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3658" w:rsidRPr="0034180A" w:rsidRDefault="00AA3658" w:rsidP="00AA3658">
      <w:pPr>
        <w:pStyle w:val="BodyA"/>
        <w:widowControl w:val="0"/>
        <w:spacing w:after="0" w:line="240" w:lineRule="auto"/>
        <w:contextualSpacing/>
        <w:jc w:val="both"/>
        <w:rPr>
          <w:rFonts w:ascii="Arial" w:hAnsi="Arial" w:cs="Arial"/>
        </w:rPr>
      </w:pPr>
    </w:p>
    <w:p w:rsidR="00AA3658" w:rsidRPr="0034180A" w:rsidRDefault="00AA3658" w:rsidP="00AA3658">
      <w:pPr>
        <w:pStyle w:val="BodyA"/>
        <w:widowControl w:val="0"/>
        <w:spacing w:line="240" w:lineRule="auto"/>
        <w:contextualSpacing/>
        <w:jc w:val="both"/>
        <w:rPr>
          <w:rFonts w:ascii="Arial" w:hAnsi="Arial" w:cs="Arial"/>
          <w:b/>
          <w:color w:val="auto"/>
        </w:rPr>
      </w:pPr>
      <w:r w:rsidRPr="0034180A">
        <w:rPr>
          <w:rFonts w:ascii="Arial" w:hAnsi="Arial" w:cs="Arial"/>
          <w:b/>
          <w:color w:val="auto"/>
        </w:rPr>
        <w:t xml:space="preserve">Preliminary Analysis: </w:t>
      </w:r>
      <w:r w:rsidRPr="0034180A">
        <w:rPr>
          <w:rFonts w:ascii="Arial" w:eastAsia="Arial" w:hAnsi="Arial" w:cs="Arial"/>
          <w:bCs/>
          <w:iCs/>
        </w:rPr>
        <w:t>With the currently available data, we have done a small case of study to test the pipeline for Aim1.</w:t>
      </w:r>
      <w:r w:rsidRPr="0034180A">
        <w:rPr>
          <w:rFonts w:ascii="Arial" w:eastAsia="Arial" w:hAnsi="Arial" w:cs="Arial"/>
          <w:bCs/>
          <w:i/>
          <w:iCs/>
        </w:rPr>
        <w:t xml:space="preserve"> </w:t>
      </w:r>
      <w:r w:rsidRPr="0034180A">
        <w:rPr>
          <w:rFonts w:ascii="Arial" w:hAnsi="Arial" w:cs="Arial"/>
          <w:color w:val="auto"/>
        </w:rPr>
        <w:t>All the source code of these preliminary analysis are available in Vera-</w:t>
      </w:r>
      <w:proofErr w:type="spellStart"/>
      <w:r w:rsidRPr="0034180A">
        <w:rPr>
          <w:rFonts w:ascii="Arial" w:hAnsi="Arial" w:cs="Arial"/>
          <w:color w:val="auto"/>
        </w:rPr>
        <w:t>Licona’s</w:t>
      </w:r>
      <w:proofErr w:type="spellEnd"/>
      <w:r w:rsidRPr="0034180A">
        <w:rPr>
          <w:rFonts w:ascii="Arial" w:hAnsi="Arial" w:cs="Arial"/>
          <w:color w:val="auto"/>
        </w:rPr>
        <w:t xml:space="preserve"> repository https://github.com/VeraLiconaResearchGroup/Chemotherapy-Resistance-Reversion.</w:t>
      </w:r>
    </w:p>
    <w:p w:rsidR="00AA3658" w:rsidRPr="0034180A" w:rsidRDefault="00AA3658" w:rsidP="00AA3658">
      <w:pPr>
        <w:pStyle w:val="BodyA"/>
        <w:widowControl w:val="0"/>
        <w:spacing w:line="240" w:lineRule="auto"/>
        <w:contextualSpacing/>
        <w:jc w:val="both"/>
        <w:rPr>
          <w:rFonts w:ascii="Arial" w:hAnsi="Arial" w:cs="Arial"/>
        </w:rPr>
      </w:pPr>
      <w:r w:rsidRPr="0034180A">
        <w:rPr>
          <w:rFonts w:ascii="Arial" w:hAnsi="Arial" w:cs="Arial"/>
          <w:b/>
          <w:color w:val="auto"/>
        </w:rPr>
        <w:t>Preliminary</w:t>
      </w:r>
      <w:r w:rsidRPr="0034180A">
        <w:rPr>
          <w:rFonts w:ascii="Arial" w:hAnsi="Arial" w:cs="Arial"/>
          <w:b/>
          <w:i/>
          <w:color w:val="auto"/>
        </w:rPr>
        <w:t xml:space="preserve"> Resistance Network</w:t>
      </w:r>
      <w:r w:rsidRPr="0034180A">
        <w:rPr>
          <w:rFonts w:ascii="Arial" w:hAnsi="Arial" w:cs="Arial"/>
          <w:i/>
          <w:color w:val="auto"/>
        </w:rPr>
        <w:t>:</w:t>
      </w:r>
      <w:r w:rsidRPr="0034180A">
        <w:rPr>
          <w:rFonts w:ascii="Arial" w:hAnsi="Arial" w:cs="Arial"/>
          <w:b/>
          <w:color w:val="auto"/>
        </w:rPr>
        <w:t xml:space="preserve"> </w:t>
      </w:r>
      <w:r w:rsidRPr="0034180A">
        <w:rPr>
          <w:rFonts w:ascii="Arial" w:hAnsi="Arial" w:cs="Arial"/>
        </w:rPr>
        <w:t>We have built a preliminary resistance signaling network that consists of 681 nodes, and 2634 edges. This network was built taking the union of the subnetworks for each pairwise comparison with all RNA-</w:t>
      </w:r>
      <w:proofErr w:type="spellStart"/>
      <w:r w:rsidRPr="0034180A">
        <w:rPr>
          <w:rFonts w:ascii="Arial" w:hAnsi="Arial" w:cs="Arial"/>
        </w:rPr>
        <w:t>seq</w:t>
      </w:r>
      <w:proofErr w:type="spellEnd"/>
      <w:r w:rsidRPr="0034180A">
        <w:rPr>
          <w:rFonts w:ascii="Arial" w:hAnsi="Arial" w:cs="Arial"/>
        </w:rPr>
        <w:t xml:space="preserve"> datasets and the only one available ATAC-</w:t>
      </w:r>
      <w:proofErr w:type="spellStart"/>
      <w:r w:rsidRPr="0034180A">
        <w:rPr>
          <w:rFonts w:ascii="Arial" w:hAnsi="Arial" w:cs="Arial"/>
        </w:rPr>
        <w:t>seq</w:t>
      </w:r>
      <w:proofErr w:type="spellEnd"/>
      <w:r w:rsidRPr="0034180A">
        <w:rPr>
          <w:rFonts w:ascii="Arial" w:hAnsi="Arial" w:cs="Arial"/>
        </w:rPr>
        <w:t xml:space="preserve"> dataset at T1 (Aim1a is to generate ATAC-</w:t>
      </w:r>
      <w:proofErr w:type="spellStart"/>
      <w:r w:rsidRPr="0034180A">
        <w:rPr>
          <w:rFonts w:ascii="Arial" w:hAnsi="Arial" w:cs="Arial"/>
        </w:rPr>
        <w:t>seq</w:t>
      </w:r>
      <w:proofErr w:type="spellEnd"/>
      <w:r w:rsidRPr="0034180A">
        <w:rPr>
          <w:rFonts w:ascii="Arial" w:hAnsi="Arial" w:cs="Arial"/>
        </w:rPr>
        <w:t xml:space="preserve"> at T2). The functionally enriched gene layer contains 586 genes. TRANSFAC and IPA identified 38 TFs. For the final network layer, 7 master regulators were identified. The network has 13 genes known to be associated with TNBC, including BACH2, FOXM1, SMAD4, TWIST1, and SOX9 [</w:t>
      </w:r>
      <w:r w:rsidRPr="0034180A">
        <w:rPr>
          <w:rFonts w:ascii="Arial" w:hAnsi="Arial" w:cs="Arial"/>
        </w:rPr>
        <w:fldChar w:fldCharType="begin" w:fldLock="1"/>
      </w:r>
      <w:r>
        <w:rPr>
          <w:rFonts w:ascii="Arial" w:hAnsi="Arial" w:cs="Arial"/>
        </w:rPr>
        <w:instrText>ADDIN CSL_CITATION {"citationItems":[{"id":"ITEM-1","itemData":{"DOI":"10.1016/j.mgene.2015.04.002","ISSN":"2214-5400","PMID":"26005638","abstract":"PURPOSE Triple negative (TN) breast cancers which lack expression of the estrogen (ER), progesterone (PR), and human epidermal growth factor 2 (HER2) receptors convey a poor prognosis due in part to a lack of targeted therapies. METHODS To identify viable targets for the treatment of TN disease, we have conducted a gene set enrichment analysis (GSEA) on seven different breast cancer whole genome gene expression cohorts comparing TN vs. ER + HER2 - to identify consistently enriched genes that share a common promoter motif. The seven cohorts were profiled on three different genome expression platforms (Affymetrix, Illumina and RNAseq) consisting in total of 2088 samples with IHC metadata. RESULTS GSEA identified enriched gene expression patterns in TN samples that share common promoter motifs associated with SOX9, E2F1, HIF1A, HMGA1, MYC BACH2, CEBPB, and GCNF/NR6A1. Unexpectedly, NR6A1 an orphan nuclear receptor normally expressed in germ cells of gonads is highly expressed in TN and ER + HER2 - samples making it an ideal drug target. CONCLUSION With the increasing number of large sample size breast cancer cohorts, an exploratory analysis of genes that are consistently enriched in TN sharing common promoter motifs allows for the identification of possible therapeutic targets with extensive validation in patient derived data sets.","author":[{"dropping-particle":"","family":"Willis","given":"Scooter","non-dropping-particle":"","parse-names":false,"suffix":""},{"dropping-particle":"","family":"De","given":"Pradip","non-dropping-particle":"","parse-names":false,"suffix":""},{"dropping-particle":"","family":"Dey","given":"Nandini","non-dropping-particle":"","parse-names":false,"suffix":""},{"dropping-particle":"","family":"Long","given":"Bradley","non-dropping-particle":"","parse-names":false,"suffix":""},{"dropping-particle":"","family":"Young","given":"Brandon","non-dropping-particle":"","parse-names":false,"suffix":""},{"dropping-particle":"","family":"Sparano","given":"Joseph A","non-dropping-particle":"","parse-names":false,"suffix":""},{"dropping-particle":"","family":"Wang","given":"Victoria","non-dropping-particle":"","parse-names":false,"suffix":""},{"dropping-particle":"","family":"Davidson","given":"Nancy E","non-dropping-particle":"","parse-names":false,"suffix":""},{"dropping-particle":"","family":"Leyland-Jones","given":"Brian R","non-dropping-particle":"","parse-names":false,"suffix":""}],"container-title":"Meta gene","id":"ITEM-1","issued":{"date-parts":[["2015","6"]]},"page":"129-41","title":"Enriched transcription factor signatures in triple negative breast cancer indicates possible targeted therapies with existing drugs.","type":"article-journal","volume":"4"},"uris":["http://www.mendeley.com/documents/?uuid=83a96baf-8cf8-3bde-9116-195ba6744c10"]},{"id":"ITEM-2","itemData":{"DOI":"10.1158/1078-0432.CCR-17-3125","ISSN":"1078-0432","PMID":"30012564","abstract":"Purpose: On the basis of the identified stress-independent cellular functions of activating transcription factor 4 (ATF4), we reported enhanced ATF4 levels in MCF10A cells treated with TGFβ1. ATF4 is overexpressed in patients with triple-negative breast cancer (TNBC), but its impact on patient survival and the underlying mechanisms remain unknown. We aimed to determine ATF4 effects on patients with breast cancer survival and TNBC aggressiveness, and the relationships between TGFβ and ATF4. Defining the signaling pathways may help us identify a cell signaling-tailored gene signature.Experimental Design: Patient survival data were determined by Kaplan-Meier analysis. Relationship between TGFβ and ATF4, their effects on aggressiveness (tumor proliferation, metastasis, and stemness), and the underlying pathways were analyzed in three TNBC cell lines and in vivo using patient-derived xenografts (PDX).Results:ATF4 overexpression correlated with TNBC patient survival decrease and a SMAD-dependent crosstalk between ATF4 and TGFβ was identified. ATF4 expression inhibition reduced migration, invasiveness, mammosphere-forming efficiency, proliferation, epithelial-mesenchymal transition, and antiapoptotic and stemness marker levels. In PDX models, ATF4 silencing decreased metastases, tumor growth, and relapse after chemotherapy. ATF4 was shown to be active downstream of SMAD2/3/4 and mTORC2, regulating TGFβ/SMAD and mTOR/RAC1-RHOA pathways independently of stress. We defined an eight-gene signature with prognostic potential, altered in 45% of 2,509 patients with breast cancer.Conclusions: ATF4 may represent a valuable prognostic biomarker and therapeutic target in patients with TNBC, and we identified a cell signaling pathway-based gene signature that may contribute to the development of combinatorial targeted therapies for breast cancer. Clin Cancer Res; 24(22); 5697-709. ©2018 AACR.","author":[{"dropping-particle":"","family":"González-González","given":"Adrián","non-dropping-particle":"","parse-names":false,"suffix":""},{"dropping-particle":"","family":"Muñoz-Muela","given":"Esperanza","non-dropping-particle":"","parse-names":false,"suffix":""},{"dropping-particle":"","family":"Marchal","given":"Juan A.","non-dropping-particle":"","parse-names":false,"suffix":""},{"dropping-particle":"","family":"Cara","given":"Francisca E.","non-dropping-particle":"","parse-names":false,"suffix":""},{"dropping-particle":"","family":"Molina","given":"Maria P.","non-dropping-particle":"","parse-names":false,"suffix":""},{"dropping-particle":"","family":"Cruz-Lozano","given":"Marina","non-dropping-particle":"","parse-names":false,"suffix":""},{"dropping-particle":"","family":"Jiménez","given":"Gema","non-dropping-particle":"","parse-names":false,"suffix":""},{"dropping-particle":"","family":"Verma","given":"Akanksha","non-dropping-particle":"","parse-names":false,"suffix":""},{"dropping-particle":"","family":"Ramírez","given":"Alberto","non-dropping-particle":"","parse-names":false,"suffix":""},{"dropping-particle":"","family":"Qian","given":"Wei","non-dropping-particle":"","parse-names":false,"suffix":""},{"dropping-particle":"","family":"Chen","given":"Wen","non-dropping-particle":"","parse-names":false,"suffix":""},{"dropping-particle":"","family":"Kozielski","given":"Anthony J.","non-dropping-particle":"","parse-names":false,"suffix":""},{"dropping-particle":"","family":"Elemento","given":"Olivier","non-dropping-particle":"","parse-names":false,"suffix":""},{"dropping-particle":"","family":"Martín-Salvago","given":"María D.","non-dropping-particle":"","parse-names":false,"suffix":""},{"dropping-particle":"","family":"Luque","given":"Rafael J.","non-dropping-particle":"","parse-names":false,"suffix":""},{"dropping-particle":"","family":"Rosa-Garrido","given":"Carmen","non-dropping-particle":"","parse-names":false,"suffix":""},{"dropping-particle":"","family":"Landeira","given":"David","non-dropping-particle":"","parse-names":false,"suffix":""},{"dropping-particle":"","family":"Quintana-Romero","given":"María","non-dropping-particle":"","parse-names":false,"suffix":""},{"dropping-particle":"","family":"Rosato","given":"Roberto R.","non-dropping-particle":"","parse-names":false,"suffix":""},{"dropping-particle":"","family":"García","given":"Maria A.","non-dropping-particle":"","parse-names":false,"suffix":""},{"dropping-particle":"","family":"Ramirez-Tortosa","given":"Cesar L.","non-dropping-particle":"","parse-names":false,"suffix":""},{"dropping-particle":"","family":"Kim","given":"Hanna","non-dropping-particle":"","parse-names":false,"suffix":""},{"dropping-particle":"","family":"Rodriguez-Aguayo","given":"Cristian","non-dropping-particle":"","parse-names":false,"suffix":""},{"dropping-particle":"","family":"Lopez-Berestein","given":"Gabriel","non-dropping-particle":"","parse-names":false,"suffix":""},{"dropping-particle":"","family":"Sood","given":"Anil K.","non-dropping-particle":"","parse-names":false,"suffix":""},{"dropping-particle":"","family":"Lorente","given":"Jose A.","non-dropping-particle":"","parse-names":false,"suffix":""},{"dropping-particle":"","family":"Sánchez-Rovira","given":"Pedro","non-dropping-particle":"","parse-names":false,"suffix":""},{"dropping-particle":"","family":"Chang","given":"Jenny C.","non-dropping-particle":"","parse-names":false,"suffix":""},{"dropping-particle":"","family":"Granados-Principal","given":"Sergio","non-dropping-particle":"","parse-names":false,"suffix":""}],"container-title":"Clinical Cancer Research","id":"ITEM-2","issue":"22","issued":{"date-parts":[["2018","11","15"]]},"page":"5697-5709","publisher":"American Association for Cancer Research","title":"Activating Transcription Factor 4 Modulates TGFβ-Induced Aggressiveness in Triple-Negative Breast Cancer via SMAD2/3/4 and mTORC2 Signaling","type":"article-journal","volume":"24"},"uris":["http://www.mendeley.com/documents/?uuid=e3f4b94f-cfc0-3d2a-9600-dda25376c529"]},{"id":"ITEM-3","itemData":{"DOI":"10.1016/j.cell.2014.09.021","ISSN":"1097-4172","PMID":"25303533","abstract":"Identification of driver mutations in human diseases is often limited by cohort size and availability of appropriate statistical models. We propose a framework for the systematic discovery of genetic alterations that are causal determinants of disease, by prioritizing genes upstream of functional disease drivers, within regulatory networks inferred de novo from experimental data. We tested this framework by identifying the genetic determinants of the mesenchymal subtype of glioblastoma. Our analysis uncovered KLHL9 deletions as upstream activators of two previously established master regulators of the subtype, C/EBPβ and C/EBPδ. Rescue of KLHL9 expression induced proteasomal degradation of C/EBP proteins, abrogated the mesenchymal signature, and reduced tumor viability in vitro and in vivo. Deletions of KLHL9 were confirmed in &gt; 50% of mesenchymal cases in an independent cohort, thus representing the most frequent genetic determinant of the subtype. The method generalized to study other human diseases, including breast cancer and Alzheimer's disease.","author":[{"dropping-particle":"","family":"Chen","given":"James C","non-dropping-particle":"","parse-names":false,"suffix":""},{"dropping-particle":"","family":"Alvarez","given":"Mariano J","non-dropping-particle":"","parse-names":false,"suffix":""},{"dropping-particle":"","family":"Talos","given":"Flaminia","non-dropping-particle":"","parse-names":false,"suffix":""},{"dropping-particle":"","family":"Dhruv","given":"Harshil","non-dropping-particle":"","parse-names":false,"suffix":""},{"dropping-particle":"","family":"Rieckhof","given":"Gabrielle E","non-dropping-particle":"","parse-names":false,"suffix":""},{"dropping-particle":"","family":"Iyer","given":"Archana","non-dropping-particle":"","parse-names":false,"suffix":""},{"dropping-particle":"","family":"Diefes","given":"Kristin L","non-dropping-particle":"","parse-names":false,"suffix":""},{"dropping-particle":"","family":"Aldape","given":"Kenneth","non-dropping-particle":"","parse-names":false,"suffix":""},{"dropping-particle":"","family":"Berens","given":"Michael","non-dropping-particle":"","parse-names":false,"suffix":""},{"dropping-particle":"","family":"Shen","given":"Michael M","non-dropping-particle":"","parse-names":false,"suffix":""},{"dropping-particle":"","family":"Califano","given":"Andrea","non-dropping-particle":"","parse-names":false,"suffix":""}],"container-title":"Cell","id":"ITEM-3","issue":"2","issued":{"date-parts":[["2014","10","9"]]},"page":"402-14","publisher":"Elsevier","title":"Identification of causal genetic drivers of human disease through systems-level analysis of regulatory networks.","type":"article-journal","volume":"159"},"uris":["http://www.mendeley.com/documents/?uuid=ad4841cf-f30b-339e-9175-490f3f201d92"]},{"id":"ITEM-4","itemData":{"DOI":"10.18632/oncotarget.7437","ISSN":"1949-2553","PMID":"26894864","abstract":"Basal-like breast cancers (BLBCs) are aggressive breast cancers associated with poor survival. Defining the key drivers of BLBC growth will allow identification of molecules for targeted therapy. In this study, we performed a primary screen integrating multiple assays that compare transcription factor expression and activity in BLBC and non-BLBC at the RNA, DNA, and protein levels. This integrated screen identified 33 transcription factors that were elevated in BLBC in multiple assays comparing mRNA expression, DNA cis-element sequences, or protein DNA-binding activity. In a secondary screen to identify transcription factors critical for BLBC cell growth, 8 of the 33 candidate transcription factors (TFs) were found to be necessary for growth in at least two of three BLBC cell lines. Of these 8 transcription factors, SOX11 was the only transcription factor required for BLBC growth, but not for growth of non-BLBC cells. Our studies demonstrate that SOX11 is a critical regulator of multiple BLBC phenotypes, including growth, migration, invasion, and expression of signature BLBC genes. High SOX11 expression was also found to be an independent prognostic indicator of poor survival in women with breast cancer. These results identify SOX11 as a potential target for the treatment of BLBC, the most aggressive form of breast cancer.","author":[{"dropping-particle":"","family":"Shepherd","given":"Jonathan H","non-dropping-particle":"","parse-names":false,"suffix":""},{"dropping-particle":"","family":"Uray","given":"Ivan P","non-dropping-particle":"","parse-names":false,"suffix":""},{"dropping-particle":"","family":"Mazumdar","given":"Abhijit","non-dropping-particle":"","parse-names":false,"suffix":""},{"dropping-particle":"","family":"Tsimelzon","given":"Anna","non-dropping-particle":"","parse-names":false,"suffix":""},{"dropping-particle":"","family":"Savage","given":"Michelle","non-dropping-particle":"","parse-names":false,"suffix":""},{"dropping-particle":"","family":"Hilsenbeck","given":"Susan G","non-dropping-particle":"","parse-names":false,"suffix":""},{"dropping-particle":"","family":"Brown","given":"Powel H","non-dropping-particle":"","parse-names":false,"suffix":""}],"container-title":"Oncotarget","id":"ITEM-4","issue":"11","issued":{"date-parts":[["2016","3","15"]]},"page":"13106-21","title":"The SOX11 transcription factor is a critical regulator of basal-like breast cancer growth, invasion, and basal-like gene expression.","type":"article-journal","volume":"7"},"uris":["http://www.mendeley.com/documents/?uuid=fc2b17d6-2948-357b-928f-f65ed3671f3d"]}],"mendeley":{"formattedCitation":"&lt;sup&gt;43–46&lt;/sup&gt;","plainTextFormattedCitation":"43–46","previouslyFormattedCitation":"&lt;sup&gt;43–46&lt;/sup&gt;"},"properties":{"noteIndex":0},"schema":"https://github.com/citation-style-language/schema/raw/master/csl-citation.json"}</w:instrText>
      </w:r>
      <w:r w:rsidRPr="0034180A">
        <w:rPr>
          <w:rFonts w:ascii="Arial" w:hAnsi="Arial" w:cs="Arial"/>
        </w:rPr>
        <w:fldChar w:fldCharType="separate"/>
      </w:r>
      <w:r w:rsidRPr="0034180A">
        <w:rPr>
          <w:rFonts w:ascii="Arial" w:hAnsi="Arial" w:cs="Arial"/>
          <w:noProof/>
        </w:rPr>
        <w:t>43–46</w:t>
      </w:r>
      <w:r w:rsidRPr="0034180A">
        <w:rPr>
          <w:rFonts w:ascii="Arial" w:hAnsi="Arial" w:cs="Arial"/>
        </w:rPr>
        <w:fldChar w:fldCharType="end"/>
      </w:r>
      <w:r w:rsidRPr="0034180A">
        <w:rPr>
          <w:rFonts w:ascii="Arial" w:hAnsi="Arial" w:cs="Arial"/>
        </w:rPr>
        <w:t>]. There are 29 genes known to be associated with cisplatin resistance, including BCL2, LEF1, STAT3, E2F1, WEE1 and two genes, SMAD3, BLM, associated with cisplatin sensitivity [</w:t>
      </w:r>
      <w:r w:rsidRPr="0034180A">
        <w:rPr>
          <w:rFonts w:ascii="Arial" w:hAnsi="Arial" w:cs="Arial"/>
        </w:rPr>
        <w:fldChar w:fldCharType="begin" w:fldLock="1"/>
      </w:r>
      <w:r>
        <w:rPr>
          <w:rFonts w:ascii="Arial" w:hAnsi="Arial" w:cs="Arial"/>
        </w:rPr>
        <w:instrText>ADDIN CSL_CITATION {"citationItems":[{"id":"ITEM-1","itemData":{"DOI":"10.1007/s11373-005-9025-y","ISSN":"1021-7770","PMID":"16228292","abstract":"Chemotherapy has been used for treatment of breast cancer but with limited success. We characterized the effects of bcl-2 antisense and cisplatin combination therapy in two human isogenic breast carcinoma cells p53(+)MCF-7 and p53(-)MCF-7/E6. The transferrin-facilitated lipofection strategy we have developed yielded same transfection efficiency in both cells. Bcl-2 antisense delivered with this strategy significantly induced more cell death, apoptosis, and cytochrome c release in MCF-7/E6 than in MCF-7, but did not affect Fas level in both cells and activated caspase-8 equally. Cisplatin exerted same effects on cell viability and apoptosis in both cells, but released smaller amounts of cytochrome c while activated more caspase-8 in MCF-7/E6. The combination treatment yielded greater effects on cell viability, apoptosis, cytochrome c release, and caspase-8 activation than individual treatments in both cells although p53(-) cells were more sensitive. The potentiated activation of caspase-8 in the combination treatment suggested that caspase-8-mediated (but cytochrome c-independent) apoptotic pathway is the major contributor of the enhanced cell killing. Thus, bcl-2 antisense delivered with transferrin-facilitated lipofection can achieve the efficacy of killing breast cancer cells and sensitizing them to chemotherapy. Bcl-2 antisense and cisplatin combination treatment is a potentially useful therapeutic strategy for breast cancer irrespective of p53 status.","author":[{"dropping-particle":"","family":"Basma","given":"Hesham","non-dropping-particle":"","parse-names":false,"suffix":""},{"dropping-particle":"","family":"El-Refaey","given":"Hesham","non-dropping-particle":"","parse-names":false,"suffix":""},{"dropping-particle":"","family":"Sgagias","given":"Magdalene K","non-dropping-particle":"","parse-names":false,"suffix":""},{"dropping-particle":"","family":"Cowan","given":"Kenneth H","non-dropping-particle":"","parse-names":false,"suffix":""},{"dropping-particle":"","family":"Luo","given":"Xu","non-dropping-particle":"","parse-names":false,"suffix":""},{"dropping-particle":"","family":"Cheng","given":"Pi-Wan","non-dropping-particle":"","parse-names":false,"suffix":""}],"container-title":"Journal of biomedical science","id":"ITEM-1","issue":"6","issued":{"date-parts":[["2005","12","14"]]},"page":"999-1011","title":"BCL-2 antisense and cisplatin combination treatment of MCF-7 breast cancer cells with or without functional p53.","type":"article-journal","volume":"12"},"uris":["http://www.mendeley.com/documents/?uuid=90588c46-08cf-34e4-b170-51d7c21a73b2"]},{"id":"ITEM-2","itemData":{"DOI":"10.1158/1535-7163.MCT-12-1090","ISSN":"1538-8514","PMID":"23445611","abstract":"Triple-negative breast cancer (TNBC) studies have shown that neoadjuvant chemotherapy before surgery was effective in the minority of women, whereas the majority who had residual tumor had a relatively poor outcome. To identify the mechanism by which residual cancer cells survive chemotherapy, we initially conducted gene expression profiling using the CRL2335 TNBC cell line derived from a squamous breast carcinoma before and after treatment with cisplatin plus TRAIL. We found a significant increase in the expression of FZD8, one of Wnt receptors, and its downstream targets LEF1 and TCF in residual CRL2335 tumor cells after treatment with cisplatin plus TRAIL. Increased FZD8 levels were further confirmed in other TNBC cell lines. Inhibition of FZD8 by siRNA in CRL2335 cells in the presence of cisplatin plus TRAIL reduced β-catenin and survivin levels and increased apoptosis compared with scrambled siRNA-treated cells. In vivo data show that cisplatin plus TRAIL treatment significantly reduces tumor volume in NOD/SCID mice. However, we found that cisplatin plus TRAIL treatment predominantly eliminated non-tumor-initiating cells, as shown by whole-body fluorescent imaging of mice injected with mammosphere-forming CRL2335 cells stably transfected with DsRed. This led to TIC enrichment in residual tumors, as confirmed by immunostaining for TIC markers. Moreover, an increase in FZD8 expression was observed in residual tumors treated with cisplatin and TRAIL. Taken together, our findings suggest that FZD8-mediated Wnt signaling may play a major role in mediating resistance to chemotherapy, making it a potential target to enhance chemotherapeutic efficacy in patients with TNBCs.","author":[{"dropping-particle":"","family":"Yin","given":"Shuping","non-dropping-particle":"","parse-names":false,"suffix":""},{"dropping-particle":"","family":"Xu","given":"Liping","non-dropping-particle":"","parse-names":false,"suffix":""},{"dropping-particle":"","family":"Bonfil","given":"R Daniel","non-dropping-particle":"","parse-names":false,"suffix":""},{"dropping-particle":"","family":"Banerjee","given":"Sanjeev","non-dropping-particle":"","parse-names":false,"suffix":""},{"dropping-particle":"","family":"Sarkar","given":"Fazlul H","non-dropping-particle":"","parse-names":false,"suffix":""},{"dropping-particle":"","family":"Sethi","given":"Seema","non-dropping-particle":"","parse-names":false,"suffix":""},{"dropping-particle":"","family":"Reddy","given":"Kaladhar B","non-dropping-particle":"","parse-names":false,"suffix":""}],"container-title":"Molecular cancer therapeutics","id":"ITEM-2","issue":"4","issued":{"date-parts":[["2013","4","1"]]},"page":"491-8","publisher":"American Association for Cancer Research","title":"Tumor-initiating cells and FZD8 play a major role in drug resistance in triple-negative breast cancer.","type":"article-journal","volume":"12"},"uris":["http://www.mendeley.com/documents/?uuid=db55196d-1967-307d-aac1-f0fddbc909f3"]},{"id":"ITEM-3","itemData":{"DOI":"10.7150/thno.16827","ISSN":"1838-7640","PMID":"28255357","abstract":"Triple-negative breast cancer (TNBC) represents approximately 20% of all breast cancers and appears resistance to conventional cytotoxic chemotherapy, demonstrating a particularly poor prognosis and a significantly worse clinical outcome than other types of cancer. Suicide gene therapy has been used for the in vivo treatment of various solid tumors in recent clinical trials. In tumor microenvironment, STAT3/NF-κB pathways are constitutively activated in stromal cells as well as in cancer stem cells (CSCs). In this study, we have cloned a novel STAT3/NF-κB-based reporter system to drive the expression of herpes simplex virus thymidine kinase (HSV-TK) against breast cancer. Lentiviral vector expressing HSV-TK under the regulation of STAT3/NF-κB fused response element was developed. In this setting, we exploited the constitutive STAT3/NF-κB activation in tumors to achieve higher transgene expression than that driven by a constitutively active CMV promotor in vivo. An orthotropic MDA-MB-231 triple negative breast cancer mouse model was used for evaluating the feasibility of STAT3-NF-κB-TK/GCV suicide gene therapy system. The basal promoter activity of Lenti-CMV-TK and Lenti-STAT3-NF-κB-TK in MDA-MB-231 cells was compared by 3H-FEAU uptake assay. The Lenti-CMV-TK showed ~5 fold higher 3H-FEAU uptake then Lenti -STAT3-NF-κB-TK. In clonogenic assay, cells expressing Lenti-CMV-TK were 2-fold more sensitive to GCV than Lenti-STAT3-NF-κB-TK transduced cells. In vitro effect of STAT3-NF-κB-induced transgene expression was determined by 10ng/mL TNF-α induction and confirmed by western blot analysis and DsRedm fluorescent microscopy. In vivo evaluation of therapeutic effect by bioluminescence and [18F]FHBG microPET imaging indicated that Lenti-STAT3-NF-κB-TK showed more tumor growth retardation than Lenti-CMV-TK when GCV (20 mg/kg) was administered. The invasiveness and expression of cancer stem cell markers were both decreased after STAT3/NF-κB-regulated HSV-TK/GCV therapy. Moreover, STAT3/NF-κB signaling targeting could further sensitize tumor cells to cisplatin. This study successfully established a theranositic approach to treat triple-negative breast cancer via STAT3-NF-κB responsive element-driven suicide gene therapy. This platform may also be an alternative strategy to handle with drug-resistant cancer cells.","author":[{"dropping-particle":"","family":"Kuo","given":"Wei-Ying","non-dropping-particle":"","parse-names":false,"suffix":""},{"dropping-particle":"","family":"Hwu","given":"Luen","non-dropping-particle":"","parse-names":false,"suffix":""},{"dropping-particle":"","family":"Wu","given":"Chun-Yi","non-dropping-particle":"","parse-names":false,"suffix":""},{"dropping-particle":"","family":"Lee","given":"Jhih-Shian","non-dropping-particle":"","parse-names":false,"suffix":""},{"dropping-particle":"","family":"Chang","given":"Chi-Wei","non-dropping-particle":"","parse-names":false,"suffix":""},{"dropping-particle":"","family":"Liu","given":"Ren-Shyan","non-dropping-particle":"","parse-names":false,"suffix":""}],"container-title":"Theranostics","id":"ITEM-3","issue":"3","issued":{"date-parts":[["2017"]]},"page":"647-663","title":"STAT3/NF-κB-Regulated Lentiviral TK/GCV Suicide Gene Therapy for Cisplatin-Resistant Triple-Negative Breast Cancer","type":"article-journal","volume":"7"},"uris":["http://www.mendeley.com/documents/?uuid=625a7302-3d78-3f3a-b984-e4fc2014290f"]},{"id":"ITEM-4","itemData":{"DOI":"10.1007/s10549-015-3339-x","ISSN":"0167-6806","PMID":"25788226","abstract":"Triple-negative breast cancer (TNBC), the most aggressive breast cancer subtype, occurs in younger women and is associated with poor prognosis. Gain-of-function mutations in TP53 are a frequent occurrence in TNBC and have been demonstrated to repress apoptosis and up-regulate cell cycle progression. Even though TNBC responds to initial chemotherapy, resistance to chemotherapy develops and is a major clinical problem. Tumor recurrence eventually occurs and most patients die from their disease. An urgent need exists to identify molecular-targeted therapies that can enhance chemotherapy response. In the present study, we report that targeting PELP1, an oncogenic co-regulator molecule, could enhance the chemotherapeutic response of TNBC through the inhibition of cell cycle progression and activation of apoptosis. We demonstrate that PELP1 interacts with MTp53, regulates its recruitment, and alters epigenetic marks at the target gene promoters. PELP1 knockdown reduced MTp53 target gene expression, resulting in decreased cell survival and increased apoptosis upon genotoxic stress. Mechanistic studies revealed that PELP1 depletion contributes to increased stability of E2F1, a transcription factor that regulates both cell cycle and apoptosis in a context-dependent manner. Further, PELP1 regulates E2F1 stability in a KDM1A-dependent manner, and PELP1 phosphorylation at the S1033 residue plays an important role in mediating its oncogenic functions in TNBC cells. Accordingly, depletion of PELP1 increased the expression of E2F1 target genes and reduced TNBC cell survival in response to genotoxic agents. PELP1 phosphorylation was significantly greater in the TNBC tumors than in the other subtypes of breast cancer and in the normal tissues. These findings suggest that PELP1 is an important molecular target in TNBC, and that PELP1-targeted therapies may enhance response to chemotherapies.","author":[{"dropping-particle":"","family":"Krishnan","given":"Samaya R.","non-dropping-particle":"","parse-names":false,"suffix":""},{"dropping-particle":"","family":"Nair","given":"Binoj C.","non-dropping-particle":"","parse-names":false,"suffix":""},{"dropping-particle":"","family":"Sareddy","given":"Gangadhara R.","non-dropping-particle":"","parse-names":false,"suffix":""},{"dropping-particle":"","family":"Roy","given":"Sudipa Saha","non-dropping-particle":"","parse-names":false,"suffix":""},{"dropping-particle":"","family":"Natarajan","given":"Mohan","non-dropping-particle":"","parse-names":false,"suffix":""},{"dropping-particle":"","family":"Suzuki","given":"Takayoshi","non-dropping-particle":"","parse-names":false,"suffix":""},{"dropping-particle":"","family":"Peng","given":"Yan","non-dropping-particle":"","parse-names":false,"suffix":""},{"dropping-particle":"","family":"Raj","given":"Ganesh","non-dropping-particle":"","parse-names":false,"suffix":""},{"dropping-particle":"","family":"Vadlamudi","given":"Ratna K.","non-dropping-particle":"","parse-names":false,"suffix":""}],"container-title":"Breast Cancer Research and Treatment","id":"ITEM-4","issue":"3","issued":{"date-parts":[["2015","4","19"]]},"page":"487-499","title":"Novel role of PELP1 in regulating chemotherapy response in mutant p53-expressing triple negative breast cancer cells","type":"article-journal","volume":"150"},"uris":["http://www.mendeley.com/documents/?uuid=58333a58-18f9-36b5-9d38-a8bcc1e7a9fe"]},{"id":"ITEM-5","itemData":{"DOI":"10.1038/srep43517","ISSN":"2045-2322","PMID":"28262781","abstract":"Cisplatin is one of the most commonly used therapeutic drugs for cancer therapy, yet prolonged cisplatin treatment frequently results in drug resistance. To enhance therapeutic effect of cisplatin, we conducted a high throughput screening using a kinase library containing 704 kinases against triple negative breast cancer (TNBC) cells. We demonstrated that cisplatin activates ATR, CHK1 and WEE1, which shut down DNA replication and attenuate cisplatin induced-lethality. WEE1 inhibition sensitizes TNBCs and cisplatin resistant cancer cells to cisplatin-induced lethality, because it not only impairs DNA replication checkpoint more profoundly than inhibition of ATR or CHK1, but also defects G2-M cell cycle checkpoint. Finally, we demonstrated that combined cisplatin treatment and WEE1 inhibition synergistically inhibits xenograft cancer growth accompanied by markedly reduced expression of TNBC signature genes. Thus targeting DNA replication and G2-M cell cycle checkpoint simultaneously by cisplatin and WEE1 inhibition is promising for TNBCs treatment, and for overcoming their cisplatin resistance.","author":[{"dropping-particle":"","family":"Zheng","given":"Hongping","non-dropping-particle":"","parse-names":false,"suffix":""},{"dropping-particle":"","family":"Shao","given":"Fangyuan","non-dropping-particle":"","parse-names":false,"suffix":""},{"dropping-particle":"","family":"Martin","given":"Scots","non-dropping-particle":"","parse-names":false,"suffix":""},{"dropping-particle":"","family":"Xu","given":"Xiaoling","non-dropping-particle":"","parse-names":false,"suffix":""},{"dropping-particle":"","family":"Deng","given":"Chu-Xia","non-dropping-particle":"","parse-names":false,"suffix":""}],"container-title":"Scientific reports","id":"ITEM-5","issued":{"date-parts":[["2017","3","6"]]},"page":"43517","publisher":"Nature Publishing Group","title":"WEE1 inhibition targets cell cycle checkpoints for triple negative breast cancers to overcome cisplatin resistance.","type":"article-journal","volume":"7"},"uris":["http://www.mendeley.com/documents/?uuid=6c574477-b55d-38a9-a3ee-1d2ec5834502"]},{"id":"ITEM-6","itemData":{"DOI":"10.3390/ijms17040610","ISSN":"1422-0067","PMID":"27110775","abstract":"BACKGROUND Heptocelluar carcinoma (HCC) is insensitive to chemotherapy due to limited bioavailability and acquired drug resistance. Smad3 plays dual roles by inhibiting cell growth initially and promoting the progression of advanced tumors in HCC. However, the role of smad3 in chemosensitivity of HCC remains elusive. METHODS The role of smad3 in chemosensitivity of HCC was measured by cell viability, apoptosis, plate colony formation assays and xenograft tumor models. Non-smad signaling was detected by Western blotting to search for the underlying mechanisms. RESULTS Smad3 enhanced the chemosensitivity of HCC cells to cisplatin. Smad3 upregulated p21(Waf1/Cip1) and downregulated c-myc and bcl2 with the treatment of cisplatin. Moreover, overexpression of smad3 repressed the phosphorylation of AKT, and vice versa. Inhibition of PI3K/AKT pathway by LY294002 restored chemosensitivity of smad3-deficiency cells to cisplatin in HCC. CONCLUSION Smad3 sensitizes HCC cells to the effects of cisplatin by repressing phosphorylation of AKT and combination of inhibitor of AKT pathway and conventional chemotherapy may be a potential way to solve drug resistance in HCC.","author":[{"dropping-particle":"","family":"Zhou","given":"Hong-Hao","non-dropping-particle":"","parse-names":false,"suffix":""},{"dropping-particle":"","family":"Chen","given":"Lin","non-dropping-particle":"","parse-names":false,"suffix":""},{"dropping-particle":"","family":"Liang","given":"Hui-Fang","non-dropping-particle":"","parse-names":false,"suffix":""},{"dropping-particle":"","family":"Li","given":"Guang-Zhen","non-dropping-particle":"","parse-names":false,"suffix":""},{"dropping-particle":"","family":"Zhang","given":"Bi-Xiang","non-dropping-particle":"","parse-names":false,"suffix":""},{"dropping-particle":"","family":"Chen","given":"Xiao-Ping","non-dropping-particle":"","parse-names":false,"suffix":""}],"container-title":"International journal of molecular sciences","id":"ITEM-6","issue":"4","issued":{"date-parts":[["2016","4","22"]]},"publisher":"Multidisciplinary Digital Publishing Institute  (MDPI)","title":"Smad3 Sensitizes Hepatocelluar Carcinoma Cells to Cisplatin by Repressing Phosphorylation of AKT.","type":"article-journal","volume":"17"},"uris":["http://www.mendeley.com/documents/?uuid=992ad962-ec04-32d5-9fac-d609166a913a"]},{"id":"ITEM-7","itemData":{"DOI":"10.1093/annonc/mdy049","ISSN":"1569-8041","PMID":"29452344","abstract":"Background Platinum-based therapy is an effective treatment for a subset of triple-negative breast cancer and ovarian cancer patients. In order to increase response rate and decrease unnecessary use, robust biomarkers that predict response to therapy are needed. Patients and methods We performed an integrated genomic approach combining differential analysis of gene expression and DNA copy number in sensitive compared with resistant triple-negative breast cancers in two independent neoadjuvant cisplatin-treated cohorts. Functional relevance of significant hits was investigated in vitro by overexpression, knockdown and targeted inhibitor treatment. Results We identified two genes, the Bloom helicase (BLM) and Fanconi anemia complementation group I (FANCI), that have both increased DNA copy number and gene expression in the platinum-sensitive cases. Increased level of expression of these two genes was also associated with platinum but not with taxane response in ovarian cancer. As a functional validation, we found that overexpression of BLM promotes DNA damage and induces sensitivity to cisplatin but has no effect on paclitaxel sensitivity. Conclusions A biomarker based on the expression levels of the BLM and FANCI genes is a potential predictor of platinum sensitivity in triple-negative breast cancer and ovarian cancer.","author":[{"dropping-particle":"","family":"Birkbak","given":"N J","non-dropping-particle":"","parse-names":false,"suffix":""},{"dropping-particle":"","family":"Li","given":"Y","non-dropping-particle":"","parse-names":false,"suffix":""},{"dropping-particle":"","family":"Pathania","given":"S","non-dropping-particle":"","parse-names":false,"suffix":""},{"dropping-particle":"","family":"Greene-Colozzi","given":"A","non-dropping-particle":"","parse-names":false,"suffix":""},{"dropping-particle":"","family":"Dreze","given":"M","non-dropping-particle":"","parse-names":false,"suffix":""},{"dropping-particle":"","family":"Bowman-Colin","given":"C","non-dropping-particle":"","parse-names":false,"suffix":""},{"dropping-particle":"","family":"Sztupinszki","given":"Z","non-dropping-particle":"","parse-names":false,"suffix":""},{"dropping-particle":"","family":"Krzystanek","given":"M","non-dropping-particle":"","parse-names":false,"suffix":""},{"dropping-particle":"","family":"Diossy","given":"M","non-dropping-particle":"","parse-names":false,"suffix":""},{"dropping-particle":"","family":"Tung","given":"N","non-dropping-particle":"","parse-names":false,"suffix":""},{"dropping-particle":"","family":"Ryan","given":"P D","non-dropping-particle":"","parse-names":false,"suffix":""},{"dropping-particle":"","family":"Garber","given":"J E","non-dropping-particle":"","parse-names":false,"suffix":""},{"dropping-particle":"","family":"Silver","given":"D P","non-dropping-particle":"","parse-names":false,"suffix":""},{"dropping-particle":"","family":"Iglehart","given":"J D","non-dropping-particle":"","parse-names":false,"suffix":""},{"dropping-particle":"","family":"Wang","given":"Z C","non-dropping-particle":"","parse-names":false,"suffix":""},{"dropping-particle":"","family":"Szuts","given":"D","non-dropping-particle":"","parse-names":false,"suffix":""},{"dropping-particle":"","family":"Szallasi","given":"Z","non-dropping-particle":"","parse-names":false,"suffix":""},{"dropping-particle":"","family":"Richardson","given":"A L","non-dropping-particle":"","parse-names":false,"suffix":""}],"container-title":"Annals of oncology : official journal of the European Society for Medical Oncology","id":"ITEM-7","issue":"4","issued":{"date-parts":[["2018","4","1"]]},"page":"903-909","publisher":"Oxford University Press","title":"Overexpression of BLM promotes DNA damage and increased sensitivity to platinum salts in triple-negative breast and serous ovarian cancers.","type":"article-journal","volume":"29"},"uris":["http://www.mendeley.com/documents/?uuid=f91e313d-21ae-3a66-9f13-e0a51d44959f"]}],"mendeley":{"formattedCitation":"&lt;sup&gt;47–53&lt;/sup&gt;","plainTextFormattedCitation":"47–53","previouslyFormattedCitation":"&lt;sup&gt;47–53&lt;/sup&gt;"},"properties":{"noteIndex":0},"schema":"https://github.com/citation-style-language/schema/raw/master/csl-citation.json"}</w:instrText>
      </w:r>
      <w:r w:rsidRPr="0034180A">
        <w:rPr>
          <w:rFonts w:ascii="Arial" w:hAnsi="Arial" w:cs="Arial"/>
        </w:rPr>
        <w:fldChar w:fldCharType="separate"/>
      </w:r>
      <w:r w:rsidRPr="0034180A">
        <w:rPr>
          <w:rFonts w:ascii="Arial" w:hAnsi="Arial" w:cs="Arial"/>
          <w:noProof/>
        </w:rPr>
        <w:t>47–53</w:t>
      </w:r>
      <w:r w:rsidRPr="0034180A">
        <w:rPr>
          <w:rFonts w:ascii="Arial" w:hAnsi="Arial" w:cs="Arial"/>
        </w:rPr>
        <w:fldChar w:fldCharType="end"/>
      </w:r>
      <w:r w:rsidRPr="0034180A">
        <w:rPr>
          <w:rFonts w:ascii="Arial" w:hAnsi="Arial" w:cs="Arial"/>
        </w:rPr>
        <w:t xml:space="preserve">]. </w:t>
      </w:r>
      <w:proofErr w:type="spellStart"/>
      <w:r w:rsidRPr="0034180A">
        <w:rPr>
          <w:rFonts w:ascii="Arial" w:hAnsi="Arial" w:cs="Arial"/>
        </w:rPr>
        <w:t>Heatmaps</w:t>
      </w:r>
      <w:proofErr w:type="spellEnd"/>
      <w:r w:rsidRPr="0034180A">
        <w:rPr>
          <w:rFonts w:ascii="Arial" w:hAnsi="Arial" w:cs="Arial"/>
        </w:rPr>
        <w:t xml:space="preserve"> with hierarchical clustering showed the network nodes separate between treated and untreated samples using normalized expression values from RNA-</w:t>
      </w:r>
      <w:proofErr w:type="spellStart"/>
      <w:r w:rsidRPr="0034180A">
        <w:rPr>
          <w:rFonts w:ascii="Arial" w:hAnsi="Arial" w:cs="Arial"/>
        </w:rPr>
        <w:t>seq</w:t>
      </w:r>
      <w:proofErr w:type="spellEnd"/>
      <w:r w:rsidRPr="0034180A">
        <w:rPr>
          <w:rFonts w:ascii="Arial" w:hAnsi="Arial" w:cs="Arial"/>
        </w:rPr>
        <w:t xml:space="preserve"> data. </w:t>
      </w:r>
      <w:r w:rsidRPr="0034180A">
        <w:rPr>
          <w:rFonts w:ascii="Arial" w:hAnsi="Arial" w:cs="Arial"/>
          <w:u w:val="single"/>
        </w:rPr>
        <w:t xml:space="preserve">The network nodes showed to be differentially expressed among subclonal population according to preliminary expression analysis from isolated </w:t>
      </w:r>
      <w:proofErr w:type="spellStart"/>
      <w:r w:rsidRPr="0034180A">
        <w:rPr>
          <w:rFonts w:ascii="Arial" w:hAnsi="Arial" w:cs="Arial"/>
          <w:u w:val="single"/>
        </w:rPr>
        <w:t>subclones</w:t>
      </w:r>
      <w:proofErr w:type="spellEnd"/>
      <w:r w:rsidRPr="0034180A">
        <w:rPr>
          <w:rFonts w:ascii="Arial" w:hAnsi="Arial" w:cs="Arial"/>
          <w:u w:val="single"/>
        </w:rPr>
        <w:t xml:space="preserve"> from the bulk TM00099 tumor thus indicating that the preliminary network can capture the differences in subclonal populations, including that with acquired resistance </w:t>
      </w:r>
      <w:r w:rsidRPr="0034180A">
        <w:rPr>
          <w:rFonts w:ascii="Arial" w:hAnsi="Arial" w:cs="Arial"/>
        </w:rPr>
        <w:t xml:space="preserve">(Fig. 3). There were 32 readout nodes in the T2 Resistant </w:t>
      </w:r>
      <w:r w:rsidRPr="0034180A">
        <w:rPr>
          <w:rFonts w:ascii="Arial" w:hAnsi="Arial" w:cs="Arial"/>
          <w:i/>
        </w:rPr>
        <w:t>vs.</w:t>
      </w:r>
      <w:r w:rsidRPr="0034180A">
        <w:rPr>
          <w:rFonts w:ascii="Arial" w:hAnsi="Arial" w:cs="Arial"/>
        </w:rPr>
        <w:t xml:space="preserve"> Vehicle and 32 in the T2 Sensitive </w:t>
      </w:r>
      <w:r w:rsidRPr="0034180A">
        <w:rPr>
          <w:rFonts w:ascii="Arial" w:hAnsi="Arial" w:cs="Arial"/>
          <w:i/>
        </w:rPr>
        <w:t>vs</w:t>
      </w:r>
      <w:r w:rsidRPr="0034180A">
        <w:rPr>
          <w:rFonts w:ascii="Arial" w:hAnsi="Arial" w:cs="Arial"/>
        </w:rPr>
        <w:t>. Vehicle comparison. 24 of these nodes were in common between the two samples.</w:t>
      </w:r>
    </w:p>
    <w:p w:rsidR="00AA3658" w:rsidRPr="0034180A" w:rsidRDefault="00AA3658" w:rsidP="00AA3658">
      <w:pPr>
        <w:pStyle w:val="BodyA"/>
        <w:widowControl w:val="0"/>
        <w:spacing w:line="240" w:lineRule="auto"/>
        <w:contextualSpacing/>
        <w:jc w:val="both"/>
        <w:rPr>
          <w:rFonts w:ascii="Arial" w:hAnsi="Arial" w:cs="Arial"/>
        </w:rPr>
      </w:pPr>
      <w:r w:rsidRPr="0034180A">
        <w:rPr>
          <w:rFonts w:ascii="Arial" w:hAnsi="Arial" w:cs="Arial"/>
          <w:b/>
        </w:rPr>
        <w:t xml:space="preserve">Attractor Analysis with SFA. </w:t>
      </w:r>
      <w:r w:rsidRPr="0034180A">
        <w:rPr>
          <w:rFonts w:ascii="Arial" w:hAnsi="Arial" w:cs="Arial"/>
        </w:rPr>
        <w:t xml:space="preserve">We estimated the attractors from the Vehicle, Resistant, and Sensitive initial states. The direction of activity change of readout nodes was calculated between the T2 Resistant </w:t>
      </w:r>
      <w:r w:rsidRPr="0034180A">
        <w:rPr>
          <w:rFonts w:ascii="Arial" w:hAnsi="Arial" w:cs="Arial"/>
          <w:i/>
        </w:rPr>
        <w:t>vs.</w:t>
      </w:r>
      <w:r w:rsidRPr="0034180A">
        <w:rPr>
          <w:rFonts w:ascii="Arial" w:hAnsi="Arial" w:cs="Arial"/>
        </w:rPr>
        <w:t xml:space="preserve"> Vehicle and T2 Sensitivity </w:t>
      </w:r>
      <w:r w:rsidRPr="0034180A">
        <w:rPr>
          <w:rFonts w:ascii="Arial" w:hAnsi="Arial" w:cs="Arial"/>
          <w:i/>
        </w:rPr>
        <w:t>vs.</w:t>
      </w:r>
      <w:r w:rsidRPr="0034180A">
        <w:rPr>
          <w:rFonts w:ascii="Arial" w:hAnsi="Arial" w:cs="Arial"/>
        </w:rPr>
        <w:t xml:space="preserve"> Vehicle attractors. For each readout node and each comparison, the direction of activity change was compared to the corresponding readout’s log2 FC values from our RNA-</w:t>
      </w:r>
      <w:proofErr w:type="spellStart"/>
      <w:r w:rsidRPr="0034180A">
        <w:rPr>
          <w:rFonts w:ascii="Arial" w:hAnsi="Arial" w:cs="Arial"/>
        </w:rPr>
        <w:t>seq</w:t>
      </w:r>
      <w:proofErr w:type="spellEnd"/>
      <w:r w:rsidRPr="0034180A">
        <w:rPr>
          <w:rFonts w:ascii="Arial" w:hAnsi="Arial" w:cs="Arial"/>
        </w:rPr>
        <w:t xml:space="preserve"> data. </w:t>
      </w:r>
      <w:r w:rsidRPr="0034180A">
        <w:rPr>
          <w:rFonts w:ascii="Arial" w:hAnsi="Arial" w:cs="Arial"/>
          <w:u w:val="single"/>
        </w:rPr>
        <w:t xml:space="preserve">For both, T2 Resistant </w:t>
      </w:r>
      <w:r w:rsidRPr="0034180A">
        <w:rPr>
          <w:rFonts w:ascii="Arial" w:hAnsi="Arial" w:cs="Arial"/>
          <w:i/>
          <w:u w:val="single"/>
        </w:rPr>
        <w:t>vs.</w:t>
      </w:r>
      <w:r w:rsidRPr="0034180A">
        <w:rPr>
          <w:rFonts w:ascii="Arial" w:hAnsi="Arial" w:cs="Arial"/>
          <w:u w:val="single"/>
        </w:rPr>
        <w:t xml:space="preserve"> Vehicle and T2 Sensitivity </w:t>
      </w:r>
      <w:r w:rsidRPr="0034180A">
        <w:rPr>
          <w:rFonts w:ascii="Arial" w:hAnsi="Arial" w:cs="Arial"/>
          <w:i/>
          <w:u w:val="single"/>
        </w:rPr>
        <w:t>vs.</w:t>
      </w:r>
      <w:r w:rsidRPr="0034180A">
        <w:rPr>
          <w:rFonts w:ascii="Arial" w:hAnsi="Arial" w:cs="Arial"/>
          <w:u w:val="single"/>
        </w:rPr>
        <w:t xml:space="preserve"> Vehicle comparisons, the readout’s direction of activity changes matched our RNA-</w:t>
      </w:r>
      <w:proofErr w:type="spellStart"/>
      <w:r w:rsidRPr="0034180A">
        <w:rPr>
          <w:rFonts w:ascii="Arial" w:hAnsi="Arial" w:cs="Arial"/>
          <w:u w:val="single"/>
        </w:rPr>
        <w:t>seq</w:t>
      </w:r>
      <w:proofErr w:type="spellEnd"/>
      <w:r w:rsidRPr="0034180A">
        <w:rPr>
          <w:rFonts w:ascii="Arial" w:hAnsi="Arial" w:cs="Arial"/>
          <w:u w:val="single"/>
        </w:rPr>
        <w:t xml:space="preserve"> data, giving evidence that SFA is yielding reliable results.</w:t>
      </w:r>
    </w:p>
    <w:p w:rsidR="00AA3658" w:rsidRPr="0034180A" w:rsidRDefault="00AA3658" w:rsidP="00AA3658">
      <w:pPr>
        <w:pStyle w:val="BodyA"/>
        <w:widowControl w:val="0"/>
        <w:spacing w:line="240" w:lineRule="auto"/>
        <w:contextualSpacing/>
        <w:jc w:val="both"/>
        <w:rPr>
          <w:rFonts w:ascii="Arial" w:hAnsi="Arial" w:cs="Arial"/>
        </w:rPr>
      </w:pPr>
      <w:r w:rsidRPr="0034180A">
        <w:rPr>
          <w:rFonts w:ascii="Arial" w:hAnsi="Arial" w:cs="Arial"/>
          <w:b/>
        </w:rPr>
        <w:t xml:space="preserve">FC Control Analysis. </w:t>
      </w:r>
      <w:r w:rsidRPr="0034180A">
        <w:rPr>
          <w:rFonts w:ascii="Arial" w:hAnsi="Arial" w:cs="Arial"/>
        </w:rPr>
        <w:t xml:space="preserve">There were 20 FVS, each containing 24 nodes. Because the network has 11 source nodes, each of the 20 FC control sets contains 1 FVS of 24 nodes and 11 source nodes, for a total of 35 nodes. One FC control set, </w:t>
      </w:r>
      <w:r w:rsidRPr="0034180A">
        <w:rPr>
          <w:rFonts w:ascii="Arial" w:hAnsi="Arial" w:cs="Arial"/>
          <w:i/>
        </w:rPr>
        <w:t>FC1</w:t>
      </w:r>
      <w:r w:rsidRPr="0034180A">
        <w:rPr>
          <w:rFonts w:ascii="Arial" w:hAnsi="Arial" w:cs="Arial"/>
        </w:rPr>
        <w:t>, was chosen for further analysis. FC1 contains known TNBC and cisplatin sensitivity-associated gene SMAD3[</w:t>
      </w:r>
      <w:r w:rsidRPr="0034180A">
        <w:rPr>
          <w:rFonts w:ascii="Arial" w:hAnsi="Arial" w:cs="Arial"/>
        </w:rPr>
        <w:fldChar w:fldCharType="begin" w:fldLock="1"/>
      </w:r>
      <w:r>
        <w:rPr>
          <w:rFonts w:ascii="Arial" w:hAnsi="Arial" w:cs="Arial"/>
        </w:rPr>
        <w:instrText>ADDIN CSL_CITATION {"citationItems":[{"id":"ITEM-1","itemData":{"DOI":"10.3390/ijms17040610","ISSN":"1422-0067","PMID":"27110775","abstract":"BACKGROUND Heptocelluar carcinoma (HCC) is insensitive to chemotherapy due to limited bioavailability and acquired drug resistance. Smad3 plays dual roles by inhibiting cell growth initially and promoting the progression of advanced tumors in HCC. However, the role of smad3 in chemosensitivity of HCC remains elusive. METHODS The role of smad3 in chemosensitivity of HCC was measured by cell viability, apoptosis, plate colony formation assays and xenograft tumor models. Non-smad signaling was detected by Western blotting to search for the underlying mechanisms. RESULTS Smad3 enhanced the chemosensitivity of HCC cells to cisplatin. Smad3 upregulated p21(Waf1/Cip1) and downregulated c-myc and bcl2 with the treatment of cisplatin. Moreover, overexpression of smad3 repressed the phosphorylation of AKT, and vice versa. Inhibition of PI3K/AKT pathway by LY294002 restored chemosensitivity of smad3-deficiency cells to cisplatin in HCC. CONCLUSION Smad3 sensitizes HCC cells to the effects of cisplatin by repressing phosphorylation of AKT and combination of inhibitor of AKT pathway and conventional chemotherapy may be a potential way to solve drug resistance in HCC.","author":[{"dropping-particle":"","family":"Zhou","given":"Hong-Hao","non-dropping-particle":"","parse-names":false,"suffix":""},{"dropping-particle":"","family":"Chen","given":"Lin","non-dropping-particle":"","parse-names":false,"suffix":""},{"dropping-particle":"","family":"Liang","given":"Hui-Fang","non-dropping-particle":"","parse-names":false,"suffix":""},{"dropping-particle":"","family":"Li","given":"Guang-Zhen","non-dropping-particle":"","parse-names":false,"suffix":""},{"dropping-particle":"","family":"Zhang","given":"Bi-Xiang","non-dropping-particle":"","parse-names":false,"suffix":""},{"dropping-particle":"","family":"Chen","given":"Xiao-Ping","non-dropping-particle":"","parse-names":false,"suffix":""}],"container-title":"International journal of molecular sciences","id":"ITEM-1","issue":"4","issued":{"date-parts":[["2016","4","22"]]},"publisher":"Multidisciplinary Digital Publishing Institute  (MDPI)","title":"Smad3 Sensitizes Hepatocelluar Carcinoma Cells to Cisplatin by Repressing Phosphorylation of AKT.","type":"article-journal","volume":"17"},"uris":["http://www.mendeley.com/documents/?uuid=992ad962-ec04-32d5-9fac-d609166a913a"]},{"id":"ITEM-2","itemData":{"DOI":"10.4161/15384101.2014.950126","ISSN":"1538-4101","abstract":"Breast cancer onset and disease progression have been linked to members of the TGFβ superfamily and their downstream signaling components, the Smads. Alterations in Smad3 signaling are associated with the dichotomous role of TGFβ in malignancy, mediating both tumor suppressant and pro-metastatic behaviors. Overexpression of cell cycle regulators, cyclins D and E, renders cyclin-dependent kinases (CDKs) 4/2 hyperactive. Noncanonical phosphorylation of Smad3 by CDK4/2 inhibits tumor suppressant actions of Smad3. We hypothesized that CDK inhibition (CDKi) would restore Smad3 action and help promote cancer cell regression. Treatment of triple-negative breast cancer (TNBC) cell lines (MDA-MB-231, MDA-MB-436, Hs578T) with CDK2i or CDK4i resulted in increased Smad3 activity and decreased cell migration. Transfection with a 5M Smad3 construct containing inhibitory mutations in 5 CDK phosphorylation sites also resulted in decreased TNBC cell migration and invasion. MDA-MB-231 cells treated with CDK2i or CDK4i resu...","author":[{"dropping-particle":"","family":"Tarasewicz","given":"Elizabeth","non-dropping-particle":"","parse-names":false,"suffix":""},{"dropping-particle":"","family":"Rivas","given":"Lisbi","non-dropping-particle":"","parse-names":false,"suffix":""},{"dropping-particle":"","family":"Hamdan","given":"Randala","non-dropping-particle":"","parse-names":false,"suffix":""},{"dropping-particle":"","family":"Dokic","given":"Danijela","non-dropping-particle":"","parse-names":false,"suffix":""},{"dropping-particle":"","family":"Parimi","given":"Vamsi","non-dropping-particle":"","parse-names":false,"suffix":""},{"dropping-particle":"","family":"Bernabe","given":"Beatriz Penalver","non-dropping-particle":"","parse-names":false,"suffix":""},{"dropping-particle":"","family":"Thomas","given":"Alexandra","non-dropping-particle":"","parse-names":false,"suffix":""},{"dropping-particle":"","family":"Shea","given":"Lonnie D","non-dropping-particle":"","parse-names":false,"suffix":""},{"dropping-particle":"","family":"Jeruss","given":"Jacqueline S","non-dropping-particle":"","parse-names":false,"suffix":""}],"container-title":"Cell Cycle","id":"ITEM-2","issue":"20","issued":{"date-parts":[["2014","10","15"]]},"page":"3191-3201","publisher":"Taylor &amp; Francis","title":"Inhibition of CDK-mediated phosphorylation of Smad3 results in decreased oncogenesis in triple negative breast cancer cells","type":"article-journal","volume":"13"},"uris":["http://www.mendeley.com/documents/?uuid=bcf48db0-a43f-3d72-80d8-1d110542c383"]}],"mendeley":{"formattedCitation":"&lt;sup&gt;52,54&lt;/sup&gt;","plainTextFormattedCitation":"52,54","previouslyFormattedCitation":"&lt;sup&gt;52,54&lt;/sup&gt;"},"properties":{"noteIndex":0},"schema":"https://github.com/citation-style-language/schema/raw/master/csl-citation.json"}</w:instrText>
      </w:r>
      <w:r w:rsidRPr="0034180A">
        <w:rPr>
          <w:rFonts w:ascii="Arial" w:hAnsi="Arial" w:cs="Arial"/>
        </w:rPr>
        <w:fldChar w:fldCharType="separate"/>
      </w:r>
      <w:r w:rsidRPr="0034180A">
        <w:rPr>
          <w:rFonts w:ascii="Arial" w:hAnsi="Arial" w:cs="Arial"/>
          <w:noProof/>
        </w:rPr>
        <w:t>52,54</w:t>
      </w:r>
      <w:r w:rsidRPr="0034180A">
        <w:rPr>
          <w:rFonts w:ascii="Arial" w:hAnsi="Arial" w:cs="Arial"/>
        </w:rPr>
        <w:fldChar w:fldCharType="end"/>
      </w:r>
      <w:r w:rsidRPr="0034180A">
        <w:rPr>
          <w:rFonts w:ascii="Arial" w:hAnsi="Arial" w:cs="Arial"/>
        </w:rPr>
        <w:t>] and known cisplatin resistance markers EGFR, JUN, MAPK1[</w:t>
      </w:r>
      <w:r w:rsidRPr="0034180A">
        <w:rPr>
          <w:rFonts w:ascii="Arial" w:hAnsi="Arial" w:cs="Arial"/>
        </w:rPr>
        <w:fldChar w:fldCharType="begin" w:fldLock="1"/>
      </w:r>
      <w:r>
        <w:rPr>
          <w:rFonts w:ascii="Arial" w:hAnsi="Arial" w:cs="Arial"/>
        </w:rPr>
        <w:instrText>ADDIN CSL_CITATION {"citationItems":[{"id":"ITEM-1","itemData":{"DOI":"10.1186/s13046-018-0798-z","ISSN":"1756-9966","PMID":"29940998","abstract":"BACKGROUND ER-α36, a novel ER-α66 variant, has been demonstrated to promote tamoxifen resistance in breast cancer cells. However, the role and mechanisms of ER-α36 in cisplatin resistance of breast cancer cells remain unclear. This study investigates the expression and role of ER-α36 in cisplatin resistance of breast cancer cells and elucidates its underlying mechanisms. METHODS The expression of ER-α36 and the proteins involved in nongenomic estrogen signaling was evaluated by western blot analysis. Cisplatin sensitivity was explored by CCK-8 assay, monolayer colony formation assay and apoptosis assays, respectively. ER-α36 siRNAs/shRNAs and overexpression vector were transfected into cells to down-regulate or up-regulate ER-α36 expression. Loss-and gain-of function assays were performed to investigate the role of ER-α36 in cisplatin sensitivity. The interaction between ER-α36 and EGFR/HER-2 were detected using CoIP. A mouse xenograft model of breast cancer was established to verify the role of ER-α36 in vivo. RESULTS ER-α36 is expressed at higher levels in cisplatin-resistant breast cancer cells compared to cisplatin sensitive cells. Cisplatin induced up-regulation of ER-α36 in a dose-dependent manner in breast cancer cells. Overexpression of ER-α36 leaded to cell resistant to cisplatin and knockdown of ER-α36 in cisplatin-resistant breast cancer cells restored cisplatin sensitivity. The up-regulation of ER-α36 resulted in increased activation of nongenomic estrogen signaling, which was responsible for cisplatin resistance. Disruption of ER-α36-mediated nongenomic estrogen signaling with kinase inhibitors significantly inhibited cisplatin-induced expression of ER-α36 and increased cisplatin sensitivity. The in vivo experiment also confirmed that up-regulation of ER-α36 attenuated cisplatin sensitivity in a mouse xenograft model of breast cancer. CONCLUSIONS The results for the first time demonstrated that ER-α36 mediates cisplatin resistance in breast cancer cells through nongenomic estrogen signaling, suggesting that ER-α36 may serve as a novel target for cisplatin resistance and a potential indicator of cisplatin sensitivity in breast cancer treatment.","author":[{"dropping-particle":"","family":"Zhu","given":"Linlin","non-dropping-particle":"","parse-names":false,"suffix":""},{"dropping-particle":"","family":"Zou","given":"Jiao","non-dropping-particle":"","parse-names":false,"suffix":""},{"dropping-particle":"","family":"Zhao","given":"Yuanyin","non-dropping-particle":"","parse-names":false,"suffix":""},{"dropping-particle":"","family":"Jiang","given":"Xiaomei","non-dropping-particle":"","parse-names":false,"suffix":""},{"dropping-particle":"","family":"Wang","given":"Yang","non-dropping-particle":"","parse-names":false,"suffix":""},{"dropping-particle":"","family":"Wang","given":"Xiangwei","non-dropping-particle":"","parse-names":false,"suffix":""},{"dropping-particle":"","family":"Chen","given":"Bin","non-dropping-particle":"","parse-names":false,"suffix":""}],"container-title":"Journal of Experimental &amp; Clinical Cancer Research","id":"ITEM-1","issue":"1","issued":{"date-parts":[["2018","12","25"]]},"page":"123","title":"ER-α36 mediates cisplatin resistance in breast cancer cells through EGFR/HER-2/ERK signaling pathway","type":"article-journal","volume":"37"},"uris":["http://www.mendeley.com/documents/?uuid=2b695152-9849-3a3d-ba19-983f10ef4193"]},{"id":"ITEM-2","itemData":{"DOI":"10.1007/s10555-010-9208-5","ISSN":"1573-7233","PMID":"20111893","abstract":"Chemotherapy resistance is an important problem often encountered during the course of breast cancer treatment. In order to design rational and efficacious therapies, the molecular mechanisms used by cells to develop resistance must be investigated. One mechanism employed by cancer cells is to alter cell signaling. This review examines the role of mitogen-activated protein kinases (MAPKs) and their endogenous negative regulators, mitogen-activated protein kinase phosphatases (MKPs), in chemotherapy resistance in breast cancer. MAPK signaling is activated in response to both growth factors and cellular stress. MKPs dephosphorylate MAPKs and are part of the dual-specificity family of phosphatases. MAPKs have been shown to be involved in resistance to tamoxifen, and MKPs have been linked to resistance to treatment with doxorubicin, mechlorethamine, paclitaxel, proteasome inhibitors, and oxidative-stress-induced cell death in breast cancer. The role of MKPs in tamoxifen resistance and the elucidation of the mechanisms involved with resistance to standard chemotherapy agents need to be investigated further. Growing evidence suggests that modulating MKP-1 activity could be a viable option to make breast cancer chemotherapy more effective.","author":[{"dropping-particle":"","family":"Haagenson","given":"Kelly K","non-dropping-particle":"","parse-names":false,"suffix":""},{"dropping-particle":"","family":"Wu","given":"Gen Sheng","non-dropping-particle":"","parse-names":false,"suffix":""}],"container-title":"Cancer metastasis reviews","id":"ITEM-2","issue":"1","issued":{"date-parts":[["2010","3"]]},"page":"143-9","publisher":"NIH Public Access","title":"The role of MAP kinases and MAP kinase phosphatase-1 in resistance to breast cancer treatment.","type":"article-journal","volume":"29"},"uris":["http://www.mendeley.com/documents/?uuid=801e030b-818d-3f12-931a-c23dcd322846"]},{"id":"ITEM-3","itemData":{"DOI":"10.18632/oncotarget.20475","ISSN":"1949-2553","PMID":"29137407","abstract":"Small nucleolar RNA host gene 12 (SNHG12), as one of the long non-coding RNAs (lncRNAs), plays an oncogenic role in various cancers, however, its role in the chemoresistance of non-small cell lung cancer (NSCLC) is unclear. In this study, we investigated the effect of SNHG12 on multidrug resistance (MDR) in NSCLC. The results showed that SNHG12 was high-expressed and miR-181a was low-expressed in NSCLC tumor tissues and cell lines. Knockdown of SNHG12 reversed the resistance to cisplatin, paclitaxel and gefitinib in A549/DDP, A549/PTX and PC9/AB2 cells through inducing cell apoptosis. Moreover, SNHG12 silencing suppressed MAPK1 and MAP2K1 expression by upregulating miR-181a, leading to inhibition of the MAPK/Slug pathway through decreasing phosphorylated MAPK1 (p-MAPK1), phosphorylated MAP2K1 (p-MAP2K1) and Slug levels. Furthermore, downregulation of SNHG12 enhanced the sensitivity of NSCLC cells to cisplatin in nude mice. Overall, our study is the first to identify a SNHG12-miR-181a-MAPK/Slug axis to elucidate in part how SNHG12 exert functions in NSCLC MDR, providing a novel therapeutic target to overcome MDR in NSCLC.","author":[{"dropping-particle":"","family":"Wang","given":"Pei","non-dropping-particle":"","parse-names":false,"suffix":""},{"dropping-particle":"","family":"Chen","given":"Dong","non-dropping-particle":"","parse-names":false,"suffix":""},{"dropping-particle":"","family":"Ma","given":"Hongbing","non-dropping-particle":"","parse-names":false,"suffix":""},{"dropping-particle":"","family":"Li","given":"Yong","non-dropping-particle":"","parse-names":false,"suffix":""}],"container-title":"Oncotarget","id":"ITEM-3","issue":"48","issued":{"date-parts":[["2017","10","13"]]},"page":"84086-84101","publisher":"Impact Journals, LLC","title":"LncRNA SNHG12 contributes to multidrug resistance through activating the MAPK/Slug pathway by sponging miR-181a in non-small cell lung cancer.","type":"article-journal","volume":"8"},"uris":["http://www.mendeley.com/documents/?uuid=63397b4d-8b76-3bb3-a77b-b7a372b46c2d"]}],"mendeley":{"formattedCitation":"&lt;sup&gt;55–57&lt;/sup&gt;","plainTextFormattedCitation":"55–57","previouslyFormattedCitation":"&lt;sup&gt;55–57&lt;/sup&gt;"},"properties":{"noteIndex":0},"schema":"https://github.com/citation-style-language/schema/raw/master/csl-citation.json"}</w:instrText>
      </w:r>
      <w:r w:rsidRPr="0034180A">
        <w:rPr>
          <w:rFonts w:ascii="Arial" w:hAnsi="Arial" w:cs="Arial"/>
        </w:rPr>
        <w:fldChar w:fldCharType="separate"/>
      </w:r>
      <w:r w:rsidRPr="0034180A">
        <w:rPr>
          <w:rFonts w:ascii="Arial" w:hAnsi="Arial" w:cs="Arial"/>
          <w:noProof/>
        </w:rPr>
        <w:t>55–57</w:t>
      </w:r>
      <w:r w:rsidRPr="0034180A">
        <w:rPr>
          <w:rFonts w:ascii="Arial" w:hAnsi="Arial" w:cs="Arial"/>
        </w:rPr>
        <w:fldChar w:fldCharType="end"/>
      </w:r>
      <w:r w:rsidRPr="0034180A">
        <w:rPr>
          <w:rFonts w:ascii="Arial" w:hAnsi="Arial" w:cs="Arial"/>
        </w:rPr>
        <w:t>].</w:t>
      </w:r>
    </w:p>
    <w:p w:rsidR="00AA3658" w:rsidRPr="0034180A" w:rsidRDefault="00AA3658" w:rsidP="00AA3658">
      <w:pPr>
        <w:pStyle w:val="BodyA"/>
        <w:widowControl w:val="0"/>
        <w:spacing w:line="240" w:lineRule="auto"/>
        <w:contextualSpacing/>
        <w:jc w:val="both"/>
        <w:rPr>
          <w:rFonts w:ascii="Arial" w:hAnsi="Arial" w:cs="Arial"/>
        </w:rPr>
      </w:pPr>
      <w:r w:rsidRPr="0034180A">
        <w:rPr>
          <w:rFonts w:ascii="Arial" w:hAnsi="Arial" w:cs="Arial"/>
          <w:b/>
          <w:noProof/>
        </w:rPr>
        <mc:AlternateContent>
          <mc:Choice Requires="wpg">
            <w:drawing>
              <wp:anchor distT="0" distB="0" distL="114300" distR="114300" simplePos="0" relativeHeight="251659264" behindDoc="0" locked="0" layoutInCell="1" allowOverlap="1" wp14:anchorId="7741AC31" wp14:editId="2D77CACA">
                <wp:simplePos x="0" y="0"/>
                <wp:positionH relativeFrom="column">
                  <wp:posOffset>5134610</wp:posOffset>
                </wp:positionH>
                <wp:positionV relativeFrom="paragraph">
                  <wp:posOffset>426085</wp:posOffset>
                </wp:positionV>
                <wp:extent cx="1837690" cy="2727960"/>
                <wp:effectExtent l="0" t="0" r="0" b="0"/>
                <wp:wrapThrough wrapText="bothSides">
                  <wp:wrapPolygon edited="0">
                    <wp:start x="597" y="0"/>
                    <wp:lineTo x="0" y="15084"/>
                    <wp:lineTo x="0" y="21318"/>
                    <wp:lineTo x="21197" y="21318"/>
                    <wp:lineTo x="21197" y="0"/>
                    <wp:lineTo x="597" y="0"/>
                  </wp:wrapPolygon>
                </wp:wrapThrough>
                <wp:docPr id="16" name="Group 16"/>
                <wp:cNvGraphicFramePr/>
                <a:graphic xmlns:a="http://schemas.openxmlformats.org/drawingml/2006/main">
                  <a:graphicData uri="http://schemas.microsoft.com/office/word/2010/wordprocessingGroup">
                    <wpg:wgp>
                      <wpg:cNvGrpSpPr/>
                      <wpg:grpSpPr>
                        <a:xfrm>
                          <a:off x="0" y="0"/>
                          <a:ext cx="1837690" cy="2727960"/>
                          <a:chOff x="-114300" y="0"/>
                          <a:chExt cx="1943100" cy="3227249"/>
                        </a:xfrm>
                      </wpg:grpSpPr>
                      <pic:pic xmlns:pic="http://schemas.openxmlformats.org/drawingml/2006/picture">
                        <pic:nvPicPr>
                          <pic:cNvPr id="6" name="Picture 5">
                            <a:extLst>
                              <a:ext uri="{FF2B5EF4-FFF2-40B4-BE49-F238E27FC236}">
                                <a16:creationId xmlns:a16="http://schemas.microsoft.com/office/drawing/2014/main" id="{29E63D0D-E1B9-8549-B851-04AE361CF433}"/>
                              </a:ext>
                            </a:extLst>
                          </pic:cNvPr>
                          <pic:cNvPicPr>
                            <a:picLocks noChangeAspect="1"/>
                          </pic:cNvPicPr>
                        </pic:nvPicPr>
                        <pic:blipFill>
                          <a:blip r:embed="rId4"/>
                          <a:stretch>
                            <a:fillRect/>
                          </a:stretch>
                        </pic:blipFill>
                        <pic:spPr>
                          <a:xfrm>
                            <a:off x="0" y="0"/>
                            <a:ext cx="1828800" cy="2160905"/>
                          </a:xfrm>
                          <a:prstGeom prst="rect">
                            <a:avLst/>
                          </a:prstGeom>
                        </pic:spPr>
                      </pic:pic>
                      <wps:wsp>
                        <wps:cNvPr id="7" name="Text Box 7"/>
                        <wps:cNvSpPr txBox="1"/>
                        <wps:spPr>
                          <a:xfrm>
                            <a:off x="-114300" y="2263927"/>
                            <a:ext cx="1943100" cy="963322"/>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AA3658" w:rsidRPr="004F78CC" w:rsidRDefault="00AA3658" w:rsidP="00AA3658">
                              <w:pPr>
                                <w:pStyle w:val="Caption"/>
                                <w:jc w:val="both"/>
                                <w:rPr>
                                  <w:rFonts w:ascii="Arial" w:hAnsi="Arial" w:cs="Arial"/>
                                  <w:b w:val="0"/>
                                  <w:color w:val="auto"/>
                                  <w:sz w:val="14"/>
                                  <w:szCs w:val="14"/>
                                </w:rPr>
                              </w:pPr>
                              <w:r w:rsidRPr="004F78CC">
                                <w:rPr>
                                  <w:rFonts w:ascii="Arial" w:hAnsi="Arial" w:cs="Arial"/>
                                  <w:sz w:val="14"/>
                                  <w:szCs w:val="14"/>
                                </w:rPr>
                                <w:t xml:space="preserve">Figure </w:t>
                              </w:r>
                              <w:r w:rsidRPr="004F78CC">
                                <w:rPr>
                                  <w:rFonts w:ascii="Arial" w:hAnsi="Arial" w:cs="Arial"/>
                                  <w:sz w:val="14"/>
                                  <w:szCs w:val="14"/>
                                </w:rPr>
                                <w:fldChar w:fldCharType="begin"/>
                              </w:r>
                              <w:r w:rsidRPr="004F78CC">
                                <w:rPr>
                                  <w:rFonts w:ascii="Arial" w:hAnsi="Arial" w:cs="Arial"/>
                                  <w:sz w:val="14"/>
                                  <w:szCs w:val="14"/>
                                </w:rPr>
                                <w:instrText xml:space="preserve"> SEQ Figure \* ARABIC </w:instrText>
                              </w:r>
                              <w:r w:rsidRPr="004F78CC">
                                <w:rPr>
                                  <w:rFonts w:ascii="Arial" w:hAnsi="Arial" w:cs="Arial"/>
                                  <w:sz w:val="14"/>
                                  <w:szCs w:val="14"/>
                                </w:rPr>
                                <w:fldChar w:fldCharType="separate"/>
                              </w:r>
                              <w:r w:rsidRPr="004F78CC">
                                <w:rPr>
                                  <w:rFonts w:ascii="Arial" w:hAnsi="Arial" w:cs="Arial"/>
                                  <w:noProof/>
                                  <w:sz w:val="14"/>
                                  <w:szCs w:val="14"/>
                                </w:rPr>
                                <w:t>3</w:t>
                              </w:r>
                              <w:r w:rsidRPr="004F78CC">
                                <w:rPr>
                                  <w:rFonts w:ascii="Arial" w:hAnsi="Arial" w:cs="Arial"/>
                                  <w:sz w:val="14"/>
                                  <w:szCs w:val="14"/>
                                </w:rPr>
                                <w:fldChar w:fldCharType="end"/>
                              </w:r>
                              <w:r>
                                <w:rPr>
                                  <w:rFonts w:ascii="Arial" w:hAnsi="Arial" w:cs="Arial"/>
                                  <w:sz w:val="14"/>
                                  <w:szCs w:val="14"/>
                                </w:rPr>
                                <w:t xml:space="preserve">. </w:t>
                              </w:r>
                              <w:proofErr w:type="spellStart"/>
                              <w:r>
                                <w:rPr>
                                  <w:rFonts w:ascii="Arial" w:hAnsi="Arial" w:cs="Arial"/>
                                  <w:sz w:val="14"/>
                                  <w:szCs w:val="14"/>
                                </w:rPr>
                                <w:t>Heatmap</w:t>
                              </w:r>
                              <w:proofErr w:type="spellEnd"/>
                              <w:r>
                                <w:rPr>
                                  <w:rFonts w:ascii="Arial" w:hAnsi="Arial" w:cs="Arial"/>
                                  <w:sz w:val="14"/>
                                  <w:szCs w:val="14"/>
                                </w:rPr>
                                <w:t xml:space="preserve"> of Preliminary Network</w:t>
                              </w:r>
                              <w:r w:rsidRPr="004F78CC">
                                <w:rPr>
                                  <w:rFonts w:ascii="Arial" w:hAnsi="Arial" w:cs="Arial"/>
                                  <w:sz w:val="14"/>
                                  <w:szCs w:val="14"/>
                                </w:rPr>
                                <w:t xml:space="preserve"> Gene</w:t>
                              </w:r>
                              <w:r>
                                <w:rPr>
                                  <w:rFonts w:ascii="Arial" w:hAnsi="Arial" w:cs="Arial"/>
                                  <w:sz w:val="14"/>
                                  <w:szCs w:val="14"/>
                                </w:rPr>
                                <w:t>s</w:t>
                              </w:r>
                              <w:r w:rsidRPr="004F78CC">
                                <w:rPr>
                                  <w:rFonts w:ascii="Arial" w:hAnsi="Arial" w:cs="Arial"/>
                                  <w:sz w:val="14"/>
                                  <w:szCs w:val="14"/>
                                </w:rPr>
                                <w:t xml:space="preserve"> on</w:t>
                              </w:r>
                              <w:r>
                                <w:rPr>
                                  <w:rFonts w:ascii="Arial" w:hAnsi="Arial" w:cs="Arial"/>
                                  <w:sz w:val="14"/>
                                  <w:szCs w:val="14"/>
                                </w:rPr>
                                <w:t xml:space="preserve"> Tumor</w:t>
                              </w:r>
                              <w:r w:rsidRPr="004F78CC">
                                <w:rPr>
                                  <w:rFonts w:ascii="Arial" w:hAnsi="Arial" w:cs="Arial"/>
                                  <w:sz w:val="14"/>
                                  <w:szCs w:val="14"/>
                                </w:rPr>
                                <w:t xml:space="preserve"> Subclonal Populations. </w:t>
                              </w:r>
                              <w:r>
                                <w:rPr>
                                  <w:rFonts w:ascii="Arial" w:hAnsi="Arial" w:cs="Arial"/>
                                  <w:b w:val="0"/>
                                  <w:color w:val="auto"/>
                                  <w:sz w:val="14"/>
                                  <w:szCs w:val="14"/>
                                </w:rPr>
                                <w:t>N</w:t>
                              </w:r>
                              <w:r w:rsidRPr="004F78CC">
                                <w:rPr>
                                  <w:rFonts w:ascii="Arial" w:hAnsi="Arial" w:cs="Arial"/>
                                  <w:b w:val="0"/>
                                  <w:color w:val="auto"/>
                                  <w:sz w:val="14"/>
                                  <w:szCs w:val="14"/>
                                </w:rPr>
                                <w:t xml:space="preserve">etwork </w:t>
                              </w:r>
                              <w:r>
                                <w:rPr>
                                  <w:rFonts w:ascii="Arial" w:hAnsi="Arial" w:cs="Arial"/>
                                  <w:b w:val="0"/>
                                  <w:color w:val="auto"/>
                                  <w:sz w:val="14"/>
                                  <w:szCs w:val="14"/>
                                </w:rPr>
                                <w:t>genes are</w:t>
                              </w:r>
                              <w:r w:rsidRPr="004F78CC">
                                <w:rPr>
                                  <w:rFonts w:ascii="Arial" w:hAnsi="Arial" w:cs="Arial"/>
                                  <w:b w:val="0"/>
                                  <w:color w:val="auto"/>
                                  <w:sz w:val="14"/>
                                  <w:szCs w:val="14"/>
                                </w:rPr>
                                <w:t xml:space="preserve"> differentially expressed</w:t>
                              </w:r>
                              <w:r>
                                <w:rPr>
                                  <w:rFonts w:ascii="Arial" w:hAnsi="Arial" w:cs="Arial"/>
                                  <w:b w:val="0"/>
                                  <w:color w:val="auto"/>
                                  <w:sz w:val="14"/>
                                  <w:szCs w:val="14"/>
                                </w:rPr>
                                <w:t xml:space="preserve"> among subclonal population according to </w:t>
                              </w:r>
                              <w:r w:rsidRPr="00CD4B13">
                                <w:rPr>
                                  <w:rFonts w:ascii="Arial" w:hAnsi="Arial" w:cs="Arial"/>
                                  <w:b w:val="0"/>
                                  <w:color w:val="auto"/>
                                  <w:sz w:val="14"/>
                                  <w:szCs w:val="14"/>
                                </w:rPr>
                                <w:t>preliminary analys</w:t>
                              </w:r>
                              <w:r>
                                <w:rPr>
                                  <w:rFonts w:ascii="Arial" w:hAnsi="Arial" w:cs="Arial"/>
                                  <w:b w:val="0"/>
                                  <w:color w:val="auto"/>
                                  <w:sz w:val="14"/>
                                  <w:szCs w:val="14"/>
                                </w:rPr>
                                <w:t xml:space="preserve">is of expression from isolated </w:t>
                              </w:r>
                              <w:proofErr w:type="spellStart"/>
                              <w:r w:rsidRPr="004F78CC">
                                <w:rPr>
                                  <w:rFonts w:ascii="Arial" w:hAnsi="Arial" w:cs="Arial"/>
                                  <w:b w:val="0"/>
                                  <w:color w:val="auto"/>
                                  <w:sz w:val="14"/>
                                  <w:szCs w:val="14"/>
                                </w:rPr>
                                <w:t>sub</w:t>
                              </w:r>
                              <w:r>
                                <w:rPr>
                                  <w:rFonts w:ascii="Arial" w:hAnsi="Arial" w:cs="Arial"/>
                                  <w:b w:val="0"/>
                                  <w:color w:val="auto"/>
                                  <w:sz w:val="14"/>
                                  <w:szCs w:val="14"/>
                                </w:rPr>
                                <w:t>clones</w:t>
                              </w:r>
                              <w:proofErr w:type="spellEnd"/>
                              <w:r w:rsidRPr="004F78CC">
                                <w:rPr>
                                  <w:rFonts w:ascii="Arial" w:hAnsi="Arial" w:cs="Arial"/>
                                  <w:b w:val="0"/>
                                  <w:color w:val="auto"/>
                                  <w:sz w:val="14"/>
                                  <w:szCs w:val="14"/>
                                </w:rPr>
                                <w:t xml:space="preserve"> from the bulk </w:t>
                              </w:r>
                              <w:r>
                                <w:rPr>
                                  <w:rFonts w:ascii="Arial" w:hAnsi="Arial" w:cs="Arial"/>
                                  <w:b w:val="0"/>
                                  <w:color w:val="auto"/>
                                  <w:sz w:val="14"/>
                                  <w:szCs w:val="14"/>
                                </w:rPr>
                                <w:t>TM00099 tumor,</w:t>
                              </w:r>
                              <w:r w:rsidRPr="004F78CC">
                                <w:rPr>
                                  <w:rFonts w:ascii="Arial" w:hAnsi="Arial" w:cs="Arial"/>
                                  <w:b w:val="0"/>
                                  <w:color w:val="auto"/>
                                  <w:sz w:val="14"/>
                                  <w:szCs w:val="14"/>
                                </w:rPr>
                                <w:t xml:space="preserve"> indicating that the network constructed could represent differences in subclonal populations</w:t>
                              </w:r>
                              <w:r>
                                <w:rPr>
                                  <w:rFonts w:ascii="Arial" w:hAnsi="Arial" w:cs="Arial"/>
                                  <w:b w:val="0"/>
                                  <w:color w:val="auto"/>
                                  <w:sz w:val="14"/>
                                  <w:szCs w:val="1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41AC31" id="Group 16" o:spid="_x0000_s1026" style="position:absolute;left:0;text-align:left;margin-left:404.3pt;margin-top:33.55pt;width:144.7pt;height:214.8pt;z-index:251659264;mso-width-relative:margin;mso-height-relative:margin" coordorigin="-1143" coordsize="19431,3227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6qqqv9UVF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HR0f9AQED/AAAA/zU1N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zs7P9paWn/AwMD&#10;/wAAAP8AAAD/NTU1////////////////////////////////////////////////////////////&#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9/f+Tk5P/ERER/wAAAP8AAAD/AAAA/wAAAP81NTX/////////////////////////////////&#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6Ojo/wAAAP8AAAD/AAAA/wAAAP8AAAD/AAAA/zU1N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o6Oj/AAAA/wAAAP8AAAD/&#10;AAAA/wAAAP8AAAD/NTU1////////////////////////////////////////////////////////&#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jo6P8AAAD/AAAA/wAAAP8AAAD/AAAA/wAAAP81NTX/////////////////////////////&#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cnJy/woKCv8KCgr/FxcX/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HR0d/woKCv8KCgr/ISEh/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2Njb/&#10;FRUV/xcXF/85OTn/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NDQ3/&#10;AAAA/wAAAP+kpKT/////////////////////////////////////////////////////////////&#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10;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10;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10;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10;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10;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10;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0;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10;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10;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10;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&#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10;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&#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3x8&#10;fP8AAAD/AAAA/2NjY///////////////////////////////////////////////////////////&#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10;////////////////////////fHx8/wAAAP8AAAD/Y2Nj////////////////////////////////&#10;////////////////////////////////////////////////////////////////////////////&#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98fHz/AAAA/wAAAP9jY2P/////&#10;////////////////////////////////////////////////////////////////////////////&#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10;/3x8fP8AAAD/AAAA/2NjY///////////////////////////////////////////////////////&#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10;////////////////////////////fHx8/wAAAP8AAAD/Y2Nj////////////////////////////&#10;////////////////////////////////////////////////////////////////////////////&#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98fHz/AAAA/wAAAP9jY2P/&#10;////////////////////////////////////////////////////////////////////////////&#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10;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&#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98fHz/AAAA/wAAAP9j&#10;Y2P/////////////////////////////////////////////////////////////////////////&#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10;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&#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98fHz/AAAA/wAA&#10;AP9jY2P/////////////////////////////////////////////////////////////////////&#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10;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&#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98fHz/AAAA&#10;/wAAAP9jY2P/////////////////////////////////////////////////////////////////&#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10;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&#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98fHz/&#10;AAAA/wAAAP9jY2P/////////////////////////////////////////////////////////////&#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10;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&#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98&#10;fHz/AAAA/wAAAP9jY2P/////////////////////////////////////////////////////////&#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10;/////////////////////////3x8fP8AAAD/AAAA/2NjY///////////////////////////////&#10;////////////////////////////////////////////////////////////////////////////&#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fHx8/wAAAP8AAAD/Y2Nj////&#10;////////////////////////////////////////////////////////////////////////////&#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10;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&#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fHx8/wAAAP8AAAD/Y2Nj&#10;////////////////////////////////////////////////////////////////////////////&#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10;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&#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fHx8/wAAAP8AAAD/&#10;Y2Nj////////////////////////////////////////////////////////////////////////&#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10;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&#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fHx8/wAAAP8A&#10;AAD/Y2Nj////////////////////////////////////////////////////////////////////&#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10;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&#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fHx8/wAA&#10;AP8AAAD/Y2Nj////////////////////////////////////////////////////////////////&#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10;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&#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fHx8&#10;/wAAAP8AAAD/Y2Nj////////////////////////////////////////////////////////////&#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10;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&#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10;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&#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10;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&#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3x8fP8AAAD/AAAA/2NjY///&#10;////////////////////////////////////////////////////////////////////////////&#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10;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&#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3x8fP8AAAD/AAAA/2Nj&#10;Y///////////////////////////////////////////////////////////////////////////&#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10;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&#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10;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&#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10;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&#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X19f88PDz/ICAg/0dHR/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yMjI/8AAAD/&#10;AAAA/xwcHP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pKSv8iIiL/MjIy/+np6f//&#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ZWVl/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9GRkb/////////////////////////&#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&#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&#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&#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&#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&#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&#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&#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&#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&#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&#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&#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&#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&#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&#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&#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&#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&#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&#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&#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8dHR3/AAAA/wAAAP8eHh7/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Tk5O/05OT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mZv8nJyf/SEhI/11dXf9dXV3/XV1d/11dXf9dXV3/XV1d/11d&#10;Xf9dXV3/XV1d/11dXf/j4+P/////////////////////////////////////////////////////&#10;//////////////////////////////////////////////////////////////////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0;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10;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10;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10;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10;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10;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10;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10;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10;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&#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10;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10;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10;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10;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10;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10;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10;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10;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10;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10;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10;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10;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10;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10;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10;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10;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10;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10;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10;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10;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10;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10;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10;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10;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10;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10;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10;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10;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10;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10;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10;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10;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10;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10;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10;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10;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10;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&#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10;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10;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10;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10;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&#1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10;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10;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&#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10;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10;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&#1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10;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10;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10;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10;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10;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10;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10;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10;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10;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10;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10;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10;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10;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10;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10;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10;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10;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10;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&#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10;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10;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10;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10;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10;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10;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10;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10;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10;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10;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10;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10;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&#1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10;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10;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10;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10;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10;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10;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10;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10;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10;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10;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10;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10;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10;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10;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10;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10;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10;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10;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0;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10;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10;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&#1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10;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10;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10;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10;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10;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10;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10;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10;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10;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10;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&#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10;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10;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10;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10;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10;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10;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10;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10;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10;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10;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10;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0;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10;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10;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10;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10;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10;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&#1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10;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10;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10;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10;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10;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10;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10;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10;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10;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&#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10;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10;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10;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10;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10;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10;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10;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10;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10;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10;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10;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10;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10;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10;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10;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10;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10;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10;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10;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10;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10;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10;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10;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10;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10;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10;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10;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10;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10;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10;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10;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10;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10;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10;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10;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10;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10;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10;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10;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10;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&#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10;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10;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10;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10;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&#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10;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10;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10;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10;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10;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10;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10;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10;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10;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10;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zc3N////&#10;////////////////////////////////////////////////////////////////////////////&#10;//////////////////////////////////////+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10;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10;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10;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10;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10;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10;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zs7O////////////////////////////////////////////////////////////////////////&#10;///////////////////////////////////////////////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10;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10;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10;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10;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10;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10;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10;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&#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10;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10;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10;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10;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10;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10;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10;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10;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10;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10;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10;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10;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10;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10;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10;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10;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10;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10;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10;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10;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10;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10;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10;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10;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10;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10;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10;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10;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10;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10;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10;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10;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10;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10;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10;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10;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10;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10;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10;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10;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10;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10;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10;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&#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10;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10;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10;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10;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10;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10;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10;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10;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10;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10;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10;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10;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10;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10;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&#1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10;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10;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10;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10;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10;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10;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10;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10;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10;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10;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10;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10;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10;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10;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10;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&#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10;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10;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10;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10;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10;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10;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10;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10;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10;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10;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10;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10;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10;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10;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10;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10;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10;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10;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10;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10;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10;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10;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10;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10;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&#1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10;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10;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10;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10;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10;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10;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10;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10;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10;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10;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10;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10;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10;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10;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10;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10;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10;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10;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10;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10;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&#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10;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10;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10;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10;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10;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10;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10;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10;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10;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10;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10;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10;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10;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10;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10;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10;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10;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10;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10;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10;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10;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10;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10;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10;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10;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&#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10;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10;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10;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10;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10;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10;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10;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10;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10;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10;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10;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10;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10;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10;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10;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10;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10;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10;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10;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10;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10;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10;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10;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10;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10;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10;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10;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10;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10;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10;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10;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10;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10;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10;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10;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10;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10;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10;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10;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10;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10;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10;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10;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10;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10;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10;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10;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10;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10;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10;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10;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10;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10;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10;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&#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10;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10;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10;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10;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10;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&#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10;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10;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10;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10;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10;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10;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10;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10;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10;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10;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10;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10;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10;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10;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10;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10;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10;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&#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10;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10;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10;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10;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10;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10;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&#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10;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10;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10;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10;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10;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10;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10;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10;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10;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10;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10;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10;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10;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10;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10;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10;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10;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10;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10;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10;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10;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10;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10;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10;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10;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10;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10;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10;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10;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10;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10;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10;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10;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10;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10;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10;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10;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10;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10;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10;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10;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z8/P////////////////////////&#10;////////////////////////////////////////////////////////////////////////////&#10;//////////////////+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10;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10;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10;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10;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10;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10;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10;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10;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&#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10;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10;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10;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10;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10;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10;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10;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10;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10;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10;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10;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10;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10;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10;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10;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10;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10;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10;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10;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10;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10;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10;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10;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10;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10;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10;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10;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10;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10;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&#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10;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10;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10;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10;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10;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10;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10;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10;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10;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10;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10;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10;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10;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10;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10;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10;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10;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10;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10;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10;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10;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10;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10;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10;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10;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10;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10;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10;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10;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0;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10;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10;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10;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10;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10;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10;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10;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10;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10;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10;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10;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10;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10;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&#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10;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10;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10;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10;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10;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10;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10;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10;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10;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10;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10;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10;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10;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10;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10;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10;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10;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10;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10;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10;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10;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10;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10;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10;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10;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10;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&#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0;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10;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10;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0;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10;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10;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10;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10;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10;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10;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10;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10;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10;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10;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10;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10;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10;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10;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10;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10;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10;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10;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10;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10;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10;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10;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10;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10;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10;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10;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10;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10;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10;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10;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10;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10;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0;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10;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10;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10;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10;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10;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10;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10;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10;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10;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Ozs7/////////////////////////////////////////////////////////////////////&#10;/////////////////////////////////////////////////+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10;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&#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10;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10;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10;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10;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10;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10;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10;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10;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10;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10;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10;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10;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10;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10;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10;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10;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10;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10;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10;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10;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10;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10;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10;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10;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&#1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10;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10;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10;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10;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10;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&#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10;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10;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10;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10;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10;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10;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10;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10;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10;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10;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10;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10;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10;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10;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10;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10;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10;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10;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10;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10;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10;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10;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10;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10;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10;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10;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10;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10;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10;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10;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10;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10;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10;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10;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10;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10;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10;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10;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10;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10;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&#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10;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10;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10;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10;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10;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10;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10;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10;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10;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10;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10;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10;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10;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10;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10;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0;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10;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10;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10;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10;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10;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10;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10;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10;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10;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10;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10;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10;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10;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&#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10;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10;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10;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10;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10;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10;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10;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10;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10;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10;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10;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10;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10;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10;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10;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10;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10;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10;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10;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10;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10;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10;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10;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10;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10;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10;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10;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10;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10;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10;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10;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10;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10;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10;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10;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10;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10;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10;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10;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10;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10;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10;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10;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10;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10;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10;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10;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10;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&#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10;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10;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10;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10;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10;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10;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10;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10;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10;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10;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10;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10;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10;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10;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10;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10;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&#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10;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10;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10;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10;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10;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10;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10;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10;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10;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10;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10;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10;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&#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10;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10;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10;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10;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10;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10;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10;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10;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78RHf+/&#10;ER3/vxEd/78RHf+/ER3/vxEd/78RHf+/ER3/vxEd/78RHf+/ER3/vxEd/78RHf+/ER3/vxEd/78R&#10;Hf+/ER3/vxEd/78RHf+/ER3/vxEd/78RHf+/ER3/vxEd/78RHf+/ER3/vxEd/78RHf+/ER3/vxEd&#10;/78RHf+/ER3/vxEd/78RHf+/ER3/vxEd/78RHf+/ER3/vxEd/78RHf+/ER3/vxEd/78RHf+/ER3/&#10;vxEd/78RHf+/ER3/vxEd/78RHf+/ER3/vxEd/78RHf+/ER3/vxEd/78RHf+/ER3/vxEd/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10;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10;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10;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10;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Nzc3/////////////////////////////&#10;////////////////////////////////////////////////////////////////////////////&#10;/////////////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10;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10;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10;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10;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10;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10;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10;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10;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10;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10;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10;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10;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10;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10;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10;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10;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10;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10;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10;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10;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10;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10;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whkj/8IZI//CGSP/whkj/8IZI//CGSP/whkj&#10;/8IZI//CGSP/whkj/8IZI//CGSP/whkj/8IZI//CGSP/whkj/8IZI//CGSP/whkj/8IZI//CGSP/&#10;whkj/8IZI//CGSP/whkj/8IZI//CGSP/whkj/8IZI//CGSP/whkj/8IZI//CGSP/whkj/8IZI//C&#10;GSP/whkj/8IZI//CGSP/whkj/8IZI//CGSP/whkj/8IZI//CGSP/whkj/8IZI//CGSP/whkj/8IZ&#10;I//CGSP/whkj/8IZI//CGSP/whkj/8IZI//CGSP/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10;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10;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10;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10;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10;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&#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10;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10;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10;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10;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10;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10;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10;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10;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10;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10;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10;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10;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10;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10;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10;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10;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10;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&#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10;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10;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10;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10;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10;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10;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10;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10;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10;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10;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10;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10;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10;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10;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10;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10;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10;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10;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10;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10;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10;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10;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0;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10;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10;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10;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&#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10;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10;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10;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10;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10;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10;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10;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10;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10;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10;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10;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10;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10;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10;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10;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10;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10;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10;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10;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10;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10;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10;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10;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10;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10;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10;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10;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10;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10;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yzpA/8s6QP/LOkD/yzpA/8s6QP/LOkD/yzpA&#10;/8s6QP/LOkD/yzpA/8s6QP/LOkD/yzpA/8s6QP/LOkD/yzpA/8s6QP/LOkD/yzpA/8s6QP/LOkD/&#10;yzpA/8s6QP/LOkD/yzpA/8s6QP/LOkD/yzpA/8s6QP/LOkD/yzpA/8s6QP/LOkD/yzpA/8s6QP/L&#10;OkD/yzpA/8s6QP/LOkD/yzpA/8s6QP/LOkD/yzpA/8s6QP/LOkD/yzpA/8s6QP/LOkD/yzpA/8s6&#10;QP/LOkD/yzpA/8s6QP/LOkD/yzpA/8s6QP/LOkD/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10;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10;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10;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10;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10;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10;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10;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10;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10;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10;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10;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10;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10;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10;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10;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10;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10;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10;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10;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10;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10;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10;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10;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10;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10;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10;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&#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10;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10;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10;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10;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10;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10;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10;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xiox/8Yq&#10;Mf/GKjH/xiox/8YqMf/GKjH/xiox/8YqMf/GKjH/xiox/8YqMf/GKjH/xiox/8YqMf/GKjH/xiox&#10;/8YqMf/GKjH/xiox/8YqMf/GKjH/xiox/8YqMf/GKjH/xiox/8YqMf/GKjH/xiox/8YqMf/GKjH/&#10;xiox/8YqMf/GKjH/xiox/8YqMf/GKjH/xiox/8YqMf/GKjH/xiox/8YqMf/GKjH/xiox/8YqMf/G&#10;KjH/xiox/8YqMf/GKjH/xiox/8YqMf/GKjH/xiox/8YqMf/GKjH/xiox/8YqMf/GKjH/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10;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10;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10;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10;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10;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10;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10;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10;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10;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10;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10;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10;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10;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E&#10;Iir/xCIq/8QiKv/EIir/xCIq/8QiKv/EIir/xCIq/8QiKv/EIir/xCIq/8QiKv/EIir/xCIq/8Qi&#10;Kv/EIir/xCIq/8QiKv/EIir/xCIq/8QiKv/EIir/xCIq/8QiKv/EIir/xCIq/8QiKv/EIir/xCIq&#10;/8QiKv/EIir/xCIq/8QiKv/EIir/xCIq/8QiKv/EIir/xCIq/8QiKv/EIir/xCIq/8QiKv/EIir/&#10;xCIq/8QiKv/EIir/xCIq/8QiKv/EIir/xCIq/8QiKv/EIir/xCIq/8QiKv/EIir/xCIq/8QiKv/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10;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&#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Ozs7/////////////////////////////////////////////&#10;/////////////////////////////////////////////////////////////////////////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10;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10;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10;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&#1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10;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10;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10;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10;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10;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10;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10;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10;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10;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10;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10;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10;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10;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10;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10;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10;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10;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10;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10;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10;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10;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10;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10;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10;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10;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10;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10;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10;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10;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10;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10;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10;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10;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10;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10;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10;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10;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&#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10;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10;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10;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10;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10;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10;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10;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10;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&#1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10;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10;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10;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10;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10;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10;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10;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10;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10;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10;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10;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10;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10;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10;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10;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10;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&#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10;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10;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10;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10;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10;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10;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10;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10;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10;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10;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10;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10;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10;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10;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10;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10;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10;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10;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10;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10;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10;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10;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10;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10;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10;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10;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10;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10;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10;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10;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10;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10;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10;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10;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10;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10;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10;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10;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10;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10;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10;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10;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10;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10;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10;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10;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10;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10;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10;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&#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10;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10;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10;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10;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10;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10;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10;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10;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10;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10;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10;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10;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10;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10;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10;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10;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10;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10;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10;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10;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10;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10;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10;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&#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10;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10;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10;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10;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10;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10;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10;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10;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10;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10;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10;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10;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10;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10;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10;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10;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10;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10;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10;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10;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10;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10;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10;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10;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10;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10;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10;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10;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10;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10;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10;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10;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10;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10;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10;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10;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10;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10;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10;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10;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10;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10;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10;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10;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10;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10;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10;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10;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10;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10;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10;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&#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10;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10;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10;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10;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10;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10;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10;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10;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10;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10;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10;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10;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10;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10;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10;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10;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10;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10;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10;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10;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10;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10;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&#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10;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10;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10;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10;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10;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10;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10;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10;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10;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10;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10;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10;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10;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10;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10;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10;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10;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10;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10;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10;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10;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10;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10;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10;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10;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10;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10;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10;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10;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10;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10;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10;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10;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10;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10;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10;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10;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10;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10;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10;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10;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10;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10;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10;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10;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&#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10;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10;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10;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&#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10;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10;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10;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10;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10;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10;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&#1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10;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10;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10;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10;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10;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10;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10;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10;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10;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10;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10;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10;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10;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10;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10;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10;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10;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10;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10;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10;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10;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10;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&#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10;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10;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10;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10;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10;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10;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10;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10;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10;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10;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10;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10;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10;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10;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10;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10;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10;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10;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10;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10;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10;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10;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10;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10;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10;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10;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10;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10;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10;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10;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10;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10;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10;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10;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&#1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10;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10;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&#1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10;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10;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10;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10;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10;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10;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10;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10;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10;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10;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10;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10;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10;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10;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10;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10;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10;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10;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&#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10;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10;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10;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10;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10;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10;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0;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10;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10;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10;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10;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10;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10;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10;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10;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10;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10;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10;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10;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10;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10;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10;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10;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&#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10;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10;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10;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10;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10;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10;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&#1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10;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10;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10;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10;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10;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10;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10;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10;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10;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10;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10;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10;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&#1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10;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10;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10;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10;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10;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10;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10;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10;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zc3N////////////////////////////////////&#10;////////////////////////////////////////////////////////////////////////////&#10;//////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10;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10;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10;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10;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10;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10;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10;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10;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10;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10;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10;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10;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10;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10;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&#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10;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10;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10;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10;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10;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10;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10;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10;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10;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10;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10;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10;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10;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10;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10;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10;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10;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10;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10;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10;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&#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10;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10;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10;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10;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10;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10;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10;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10;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10;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10;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10;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10;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10;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10;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10;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10;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10;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10;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10;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10;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10;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10;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10;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10;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10;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10;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10;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10;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10;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10;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10;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10;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10;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10;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10;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10;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10;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10;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10;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10;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&#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10;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10;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10;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10;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10;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10;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10;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10;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10;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10;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10;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10;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10;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10;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10;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10;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10;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10;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10;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10;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10;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10;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10;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&#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10;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10;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10;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10;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10;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10;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10;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10;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10;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10;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10;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10;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10;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10;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10;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10;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10;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10;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10;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10;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10;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10;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10;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10;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10;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10;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10;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10;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10;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10;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10;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10;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10;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10;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10;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&#1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10;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10;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10;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10;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10;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10;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10;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10;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10;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&#1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10;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10;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10;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10;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10;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10;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10;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10;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10;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10;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10;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10;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10;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&#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10;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10;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Nzc3/////////////////////////////////////////////////////////////////&#10;/////////////////////////////////////////////////////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10;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10;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10;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10;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10;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10;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10;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10;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10;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10;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10;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10;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10;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10;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10;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10;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10;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10;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10;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10;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10;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&#1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10;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10;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10;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10;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10;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10;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10;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10;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10;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10;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&#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10;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10;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10;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10;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10;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10;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10;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10;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10;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10;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10;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10;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10;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10;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10;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10;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10;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10;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10;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10;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10;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10;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10;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10;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10;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10;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10;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10;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10;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10;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10;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10;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10;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10;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10;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10;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10;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10;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10;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&#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10;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10;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10;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10;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10;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10;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10;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10;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10;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10;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10;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10;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10;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10;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10;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&#1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10;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10;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10;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10;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10;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10;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&#1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10;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&#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10;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10;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wAAbf8AAG3/AABt/wAAbf8AAG3/AABt/wAAbf8A&#10;AG3/AABt/wAAbf8AAG3/AABt/wAAbf8AAG3/AABt/wAAbf8AAG3/AABt/wAAbf8AAG3/AABt/wAA&#10;bf8AAG3/AABt/wAAbf8AAG3/AABt/wAAbf8AAG3/AABt/wAAbf8AAG3/AABt/wAAbf8AAG3/AABt&#10;/wAAbf8AAG3/AABt/wAAbf8AAG3/AABt/wAAbf8AAG3/AABt/wAAbf8AAG3/AABt/wAAbf8AAG3/&#10;AABt/wAAbf8AAG3/AABt/wAAbf8AAG3/AABt//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10;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10;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10;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10;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10;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10;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10;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10;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10;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10;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10;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10;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10;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10;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10;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10;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10;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10;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10;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10;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10;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10;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10;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10;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&#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10;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10;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10;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10;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10;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10;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10;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10;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10;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10;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10;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10;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10;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10;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10;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10;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10;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10;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10;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10;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10;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10;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10;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10;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10;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10;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10;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10;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10;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10;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10;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10;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10;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10;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10;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10;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10;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&#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10;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10;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10;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10;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10;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10;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10;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10;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10;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10;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10;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10;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10;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10;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10;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10;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10;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&#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10;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10;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10;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&#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10;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10;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10;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10;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10;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10;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10;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9TT6L/U0+i/1NPov9TT6L/U0+i/1NP&#10;ov9TT6L/U0+i/1NPov9TT6L/U0+i/1NPov9TT6L/U0+i/1NPov9TT6L/U0+i/1NPov9TT6L/U0+i&#10;/1NPov9TT6L/U0+i/1NPov9TT6L/U0+i/1NPov9TT6L/U0+i/1NPov9TT6L/U0+i/1NPov9TT6L/&#10;U0+i/1NPov9TT6L/U0+i/1NPov9TT6L/U0+i/1NPov9TT6L/U0+i/1NPov9TT6L/U0+i/1NPov9T&#10;T6L/U0+i/1NPov9TT6L/U0+i/1NPov9TT6L/U0+i/1NPov/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10;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10;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10;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10;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10;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10;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10;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10;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10;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10;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10;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10;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10;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10;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10;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10;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10;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10;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10;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&#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10;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10;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10;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10;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10;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10;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10;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10;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10;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10;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10;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10;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10;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10;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10;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10;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10;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10;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10;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10;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10;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0;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10;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10;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10;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10;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10;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10;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10;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10;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10;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10;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10;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10;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10;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10;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10;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10;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10;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10;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10;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10;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10;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10;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10;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10;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10;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10;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&#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10;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10;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10;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10;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10;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10;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10;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10;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10;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10;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10;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10;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10;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10;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10;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10;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10;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10;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10;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10;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10;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10;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10;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10;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10;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&#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10;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10;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10;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85DSP/OQ0j/&#10;zkNI/85DSP/OQ0j/zkNI/85DSP/OQ0j/zkNI/85DSP/OQ0j/zkNI/85DSP/OQ0j/zkNI/85DSP/O&#10;Q0j/zkNI/85DSP/OQ0j/zkNI/85DSP/OQ0j/zkNI/85DSP/OQ0j/zkNI/85DSP/OQ0j/zkNI/85D&#10;SP/OQ0j/zkNI/85DSP/OQ0j/zkNI/85DSP/OQ0j/zkNI/85DSP/OQ0j/zkNI/85DSP/OQ0j/zkNI&#10;/85DSP/OQ0j/zkNI/85DSP/OQ0j/zkNI/85DSP/OQ0j/zkNI/85DSP/OQ0j/zkNI/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0hFnf9IRZ3/SEWd/0hFnf9IRZ3/&#10;SEWd/0hFnf9IRZ3/SEWd/0hFnf9IRZ3/SEWd/0hFnf9IRZ3/SEWd/0hFnf9IRZ3/SEWd/0hFnf9I&#10;RZ3/SEWd/0hFnf9IRZ3/SEWd/0hFnf9IRZ3/SEWd/0hFnf9IRZ3/SEWd/0hFnf9IRZ3/SEWd/0hF&#10;nf9IRZ3/SEWd/0hFnf9IRZ3/SEWd/0hFnf9IRZ3/SEWd/0hFnf9IRZ3/SEWd/0hFnf9IRZ3/SEWd&#10;/0hFnf9IRZ3/SEWd/0hFnf9IRZ3/SEWd/0hFnf9IRZ3/SEWd/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HIyf/xyMn/8cjJ//HIyf/xyMn/8cjJ&#10;//HIyf/xyMn/8cjJ//HIyf/xyMn/8cjJ//HIyf/xyMn/8cjJ//HIyf/xyMn/8cjJ//HIyf/xyMn/&#10;8cjJ//HIyf/xyMn/8cjJ//HIyf/xyMn/8cjJ//HIyf/xyMn/8cjJ//HIyf/xyMn/8cjJ//HIyf/x&#10;yMn/8cjJ//HIyf/xyMn/8cjJ//HIyf/xyMn/8cjJ//HIyf/xyMn/8cjJ//HIyf/xyMn/8cjJ//HI&#10;yf/xyMn/8cjJ//HIyf/xyMn/8cjJ//HIyf/xyMn/8cjJ//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10;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10;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10;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10;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10;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4eFwf+HhcH/h4XB/4eFwf+HhcH/h4XB/4eFwf+H&#10;hcH/h4XB/4eFwf+HhcH/h4XB/4eFwf+HhcH/h4XB/4eFwf+HhcH/h4XB/4eFwf+HhcH/h4XB/4eF&#10;wf+HhcH/h4XB/4eFwf+HhcH/h4XB/4eFwf+HhcH/h4XB/4eFwf+HhcH/h4XB/4eFwf+HhcH/h4XB&#10;/4eFwf+HhcH/h4XB/4eFwf+HhcH/h4XB/4eFwf+HhcH/h4XB/4eFwf+HhcH/h4XB/4eFwf+HhcH/&#10;h4XB/4eFwf+HhcH/h4XB/4eFwf+HhcH/h4XB/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10;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10;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10;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10;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10;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y4pjP8uKYz/LimM/y4p&#10;jP8uKYz/LimM/y4pjP8uKYz/LimM/y4pjP8uKYz/LimM/y4pjP8uKYz/LimM/y4pjP8uKYz/LimM&#10;/y4pjP8uKYz/LimM/y4pjP8uKYz/LimM/y4pjP8uKYz/LimM/y4pjP8uKYz/LimM/y4pjP8uKYz/&#10;LimM/y4pjP8uKYz/LimM/y4pjP8uKYz/LimM/y4pjP8uKYz/LimM/y4pjP8uKYz/LimM/y4pjP8u&#10;KYz/LimM/y4pjP8uKYz/LimM/y4pjP8uKYz/LimM/y4pjP8uKYz/LimM//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10;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10;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10;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10;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10;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10;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efof/nn6H/55+h/+efof/nn6H/55+h/+efof/nn6H/55+h/+efof/nn6H/55+h/+efof/nn6H/&#10;55+h/+efof/nn6H/55+h/+efof/nn6H/55+h/+efof/nn6H/55+h/+efof/nn6H/55+h/+efof/n&#10;n6H/55+h/+efof/nn6H/55+h/+efof/nn6H/55+h/+efof/nn6H/55+h/+efof/nn6H/55+h/+ef&#10;of/nn6H/55+h/+efof/nn6H/55+h/+efof/nn6H/55+h/+efof/nn6H/55+h/+efof/nn6H/55+h&#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5KQxv+SkMb/kpDG&#10;/5KQxv+SkMb/kpDG/5KQxv+SkMb/kpDG/5KQxv+SkMb/kpDG/5KQxv+SkMb/kpDG/5KQxv+SkMb/&#10;kpDG/5KQxv+SkMb/kpDG/5KQxv+SkMb/kpDG/5KQxv+SkMb/kpDG/5KQxv+SkMb/kpDG/5KQxv+S&#10;kMb/kpDG/5KQxv+SkMb/kpDG/5KQxv+SkMb/kpDG/5KQxv+SkMb/kpDG/5KQxv+SkMb/kpDG/5KQ&#10;xv+SkMb/kpDG/5KQxv+SkMb/kpDG/5KQxv+SkMb/kpDG/5KQxv+SkMb/kpDG/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10;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ro6f/66On/+ujp//ro6f/66On/+ujp//ro&#10;6f/66On/+ujp//ro6f/66On/+ujp//ro6f/66On/+ujp//ro6f/66On/+ujp//ro6f/66On/+ujp&#10;//ro6f/66On/+ujp//ro6f/66On/+ujp//ro6f/66On/+ujp//ro6f/66On/+ujp//ro6f/66On/&#10;+ujp//ro6f/66On/+ujp//ro6f/66On/+ujp//ro6f/66On/+ujp//ro6f/66On/+ujp//ro6f/6&#10;6On/+ujp//ro6f/66On/+ujp//ro6f/66On/+ujp/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10;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10;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zcykv83MpL/NzKS/zcykv83MpL/&#10;NzKS/zcykv83MpL/NzKS/zcykv83MpL/NzKS/zcykv83MpL/NzKS/zcykv83MpL/NzKS/zcykv83&#10;MpL/NzKS/zcykv83MpL/NzKS/zcykv83MpL/NzKS/zcykv83MpL/NzKS/zcykv83MpL/NzKS/zcy&#10;kv83MpL/NzKS/zcykv83MpL/NzKS/zcykv83MpL/NzKS/zcykv83MpL/NzKS/zcykv83MpL/NzKS&#10;/zcykv83MpL/NzKS/zcykv83MpL/NzKS/zcykv83MpL/NzKS//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z09P/89PT//PT0//z09P/89PT//PT0//z09P/89PT//PT0//z09P/89PT//PT0//z09P/89PT/&#10;/PT0//z09P/89PT//PT0//z09P/89PT//PT0//z09P/89PT//PT0//z09P/89PT//PT0//z09P/8&#10;9PT//PT0//z09P/89PT//PT0//z09P/89PT//PT0//z09P/89PT//PT0//z09P/89PT//PT0//z0&#10;9P/89PT//PT0//z09P/89PT//PT0//z09P/89PT//PT0//z09P/89PT//PT0//z09P/89PT//PT0&#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10;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10;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10;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10;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10;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Nzc3/////////////////&#10;////////////////////////////////////////////////////////////////////////////&#10;/////////////////////////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3t5u/97ebv/e3m7/3t5u/97&#10;ebv/e3m7/3t5u/97ebv/e3m7/3t5u/97ebv/e3m7/3t5u/97ebv/e3m7/3t5u/97ebv/e3m7/3t5&#10;u/97ebv/e3m7/3t5u/97ebv/e3m7/3t5u/97ebv/e3m7/3t5u/97ebv/e3m7/3t5u/97ebv/e3m7&#10;/3t5u/97ebv/e3m7/3t5u/97ebv/e3m7/3t5u/97ebv/e3m7/3t5u/97ebv/e3m7/3t5u/97ebv/&#10;e3m7/3t5u/97ebv/e3m7/3t5u/97ebv/e3m7/3t5u/97ebv/e3m7/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2dkrv9nZK7/Z2Su/2dkrv9nZK7/Z2Su/2dkrv9n&#10;ZK7/Z2Su/2dkrv9nZK7/Z2Su/2dkrv9nZK7/Z2Su/2dkrv9nZK7/Z2Su/2dkrv9nZK7/Z2Su/2dk&#10;rv9nZK7/Z2Su/2dkrv9nZK7/Z2Su/2dkrv9nZK7/Z2Su/2dkrv9nZK7/Z2Su/2dkrv9nZK7/Z2Su&#10;/2dkrv9nZK7/Z2Su/2dkrv9nZK7/Z2Su/2dkrv9nZK7/Z2Su/2dkrv9nZK7/Z2Su/2dkrv9nZK7/&#10;Z2Su/2dkrv9nZK7/Z2Su/2dkrv9nZK7/Z2Su//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10;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SWmP/klpj/5JaY/+SWmP/klpj/&#10;5JaY/+SWmP/klpj/5JaY/+SWmP/klpj/5JaY/+SWmP/klpj/5JaY/+SWmP/klpj/5JaY/+SWmP/k&#10;lpj/5JaY/+SWmP/klpj/5JaY/+SWmP/klpj/5JaY/+SWmP/klpj/5JaY/+SWmP/klpj/5JaY/+SW&#10;mP/klpj/5JaY/+SWmP/klpj/5JaY/+SWmP/klpj/5JaY/+SWmP/klpj/5JaY/+SWmP/klpj/5JaY&#10;/+SWmP/klpj/5JaY/+SWmP/klpj/5JaY/+SWmP/klpj/5JaY//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10;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10;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7Sy&#10;2P+0stj/tLLY/7Sy2P+0stj/tLLY/7Sy2P+0stj/tLLY/7Sy2P+0stj/tLLY/7Sy2P+0stj/tLLY&#10;/7Sy2P+0stj/tLLY/7Sy2P+0stj/tLLY/7Sy2P+0stj/tLLY/7Sy2P+0stj/tLLY/7Sy2P+0stj/&#10;tLLY/7Sy2P+0stj/tLLY/7Sy2P+0stj/tLLY/7Sy2P+0stj/tLLY/7Sy2P+0stj/tLLY/7Sy2P+0&#10;stj/tLLY/7Sy2P+0stj/tLLY/7Sy2P+0stj/tLLY/7Sy2P+0stj/tLLY/7Sy2P+0stj/tLLY/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11ZqP9dWaj/XVmo/11Z&#10;qP9dWaj/XVmo/11ZqP9dWaj/XVmo/11ZqP9dWaj/XVmo/11ZqP9dWaj/XVmo/11ZqP9dWaj/XVmo&#10;/11ZqP9dWaj/XVmo/11ZqP9dWaj/XVmo/11ZqP9dWaj/XVmo/11ZqP9dWaj/XVmo/11ZqP9dWaj/&#10;XVmo/11ZqP9dWaj/XVmo/11ZqP9dWaj/XVmo/11ZqP9dWaj/XVmo/11ZqP9dWaj/XVmo/11ZqP9d&#10;Waj/XVmo/11ZqP9dWaj/XVmo/11ZqP9dWaj/XVmo/11ZqP9dWaj/XVmo/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6in0v+op9L/qKfS/6in0v+op9L/qKfS/6in&#10;0v+op9L/qKfS/6in0v+op9L/qKfS/6in0v+op9L/qKfS/6in0v+op9L/qKfS/6in0v+op9L/qKfS&#10;/6in0v+op9L/qKfS/6in0v+op9L/qKfS/6in0v+op9L/qKfS/6in0v+op9L/qKfS/6in0v+op9L/&#10;qKfS/6in0v+op9L/qKfS/6in0v+op9L/qKfS/6in0v+op9L/qKfS/6in0v+op9L/qKfS/6in0v+o&#10;p9L/qKfS/6in0v+op9L/qKfS/6in0v+op9L/qKfS/+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9+BhP/f&#10;gYT/34GE/9+BhP/fgYT/34GE/9+BhP/fgYT/34GE/9+BhP/fgYT/34GE/9+BhP/fgYT/34GE/9+B&#10;hP/fgYT/34GE/9+BhP/fgYT/34GE/9+BhP/fgYT/34GE/9+BhP/fgYT/34GE/9+BhP/fgYT/34GE&#10;/9+BhP/fgYT/34GE/9+BhP/fgYT/34GE/9+BhP/fgYT/34GE/9+BhP/fgYT/34GE/9+BhP/fgYT/&#10;34GE/9+BhP/fgYT/34GE/9+BhP/fgYT/34GE/9+BhP/fgYT/34GE/9+BhP/fgYT/34GE//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&#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X19f/oqKi/6Kiov+ioqL/sbGx//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18288;height:21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">
                  <v:imagedata r:id="rId5" o:title=""/>
                  <v:path arrowok="t"/>
                </v:shape>
                <v:shapetype id="_x0000_t202" coordsize="21600,21600" o:spt="202" path="m,l,21600r21600,l21600,xe">
                  <v:stroke joinstyle="miter"/>
                  <v:path gradientshapeok="t" o:connecttype="rect"/>
                </v:shapetype>
                <v:shape id="Text Box 7" o:spid="_x0000_s1028" type="#_x0000_t202" style="position:absolute;left:-1143;top:22639;width:19431;height:9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rsidR="00AA3658" w:rsidRPr="004F78CC" w:rsidRDefault="00AA3658" w:rsidP="00AA3658">
                        <w:pPr>
                          <w:pStyle w:val="Caption"/>
                          <w:jc w:val="both"/>
                          <w:rPr>
                            <w:rFonts w:ascii="Arial" w:hAnsi="Arial" w:cs="Arial"/>
                            <w:b w:val="0"/>
                            <w:color w:val="auto"/>
                            <w:sz w:val="14"/>
                            <w:szCs w:val="14"/>
                          </w:rPr>
                        </w:pPr>
                        <w:r w:rsidRPr="004F78CC">
                          <w:rPr>
                            <w:rFonts w:ascii="Arial" w:hAnsi="Arial" w:cs="Arial"/>
                            <w:sz w:val="14"/>
                            <w:szCs w:val="14"/>
                          </w:rPr>
                          <w:t xml:space="preserve">Figure </w:t>
                        </w:r>
                        <w:r w:rsidRPr="004F78CC">
                          <w:rPr>
                            <w:rFonts w:ascii="Arial" w:hAnsi="Arial" w:cs="Arial"/>
                            <w:sz w:val="14"/>
                            <w:szCs w:val="14"/>
                          </w:rPr>
                          <w:fldChar w:fldCharType="begin"/>
                        </w:r>
                        <w:r w:rsidRPr="004F78CC">
                          <w:rPr>
                            <w:rFonts w:ascii="Arial" w:hAnsi="Arial" w:cs="Arial"/>
                            <w:sz w:val="14"/>
                            <w:szCs w:val="14"/>
                          </w:rPr>
                          <w:instrText xml:space="preserve"> SEQ Figure \* ARABIC </w:instrText>
                        </w:r>
                        <w:r w:rsidRPr="004F78CC">
                          <w:rPr>
                            <w:rFonts w:ascii="Arial" w:hAnsi="Arial" w:cs="Arial"/>
                            <w:sz w:val="14"/>
                            <w:szCs w:val="14"/>
                          </w:rPr>
                          <w:fldChar w:fldCharType="separate"/>
                        </w:r>
                        <w:r w:rsidRPr="004F78CC">
                          <w:rPr>
                            <w:rFonts w:ascii="Arial" w:hAnsi="Arial" w:cs="Arial"/>
                            <w:noProof/>
                            <w:sz w:val="14"/>
                            <w:szCs w:val="14"/>
                          </w:rPr>
                          <w:t>3</w:t>
                        </w:r>
                        <w:r w:rsidRPr="004F78CC">
                          <w:rPr>
                            <w:rFonts w:ascii="Arial" w:hAnsi="Arial" w:cs="Arial"/>
                            <w:sz w:val="14"/>
                            <w:szCs w:val="14"/>
                          </w:rPr>
                          <w:fldChar w:fldCharType="end"/>
                        </w:r>
                        <w:r>
                          <w:rPr>
                            <w:rFonts w:ascii="Arial" w:hAnsi="Arial" w:cs="Arial"/>
                            <w:sz w:val="14"/>
                            <w:szCs w:val="14"/>
                          </w:rPr>
                          <w:t xml:space="preserve">. </w:t>
                        </w:r>
                        <w:proofErr w:type="spellStart"/>
                        <w:r>
                          <w:rPr>
                            <w:rFonts w:ascii="Arial" w:hAnsi="Arial" w:cs="Arial"/>
                            <w:sz w:val="14"/>
                            <w:szCs w:val="14"/>
                          </w:rPr>
                          <w:t>Heatmap</w:t>
                        </w:r>
                        <w:proofErr w:type="spellEnd"/>
                        <w:r>
                          <w:rPr>
                            <w:rFonts w:ascii="Arial" w:hAnsi="Arial" w:cs="Arial"/>
                            <w:sz w:val="14"/>
                            <w:szCs w:val="14"/>
                          </w:rPr>
                          <w:t xml:space="preserve"> of Preliminary Network</w:t>
                        </w:r>
                        <w:r w:rsidRPr="004F78CC">
                          <w:rPr>
                            <w:rFonts w:ascii="Arial" w:hAnsi="Arial" w:cs="Arial"/>
                            <w:sz w:val="14"/>
                            <w:szCs w:val="14"/>
                          </w:rPr>
                          <w:t xml:space="preserve"> Gene</w:t>
                        </w:r>
                        <w:r>
                          <w:rPr>
                            <w:rFonts w:ascii="Arial" w:hAnsi="Arial" w:cs="Arial"/>
                            <w:sz w:val="14"/>
                            <w:szCs w:val="14"/>
                          </w:rPr>
                          <w:t>s</w:t>
                        </w:r>
                        <w:r w:rsidRPr="004F78CC">
                          <w:rPr>
                            <w:rFonts w:ascii="Arial" w:hAnsi="Arial" w:cs="Arial"/>
                            <w:sz w:val="14"/>
                            <w:szCs w:val="14"/>
                          </w:rPr>
                          <w:t xml:space="preserve"> on</w:t>
                        </w:r>
                        <w:r>
                          <w:rPr>
                            <w:rFonts w:ascii="Arial" w:hAnsi="Arial" w:cs="Arial"/>
                            <w:sz w:val="14"/>
                            <w:szCs w:val="14"/>
                          </w:rPr>
                          <w:t xml:space="preserve"> Tumor</w:t>
                        </w:r>
                        <w:r w:rsidRPr="004F78CC">
                          <w:rPr>
                            <w:rFonts w:ascii="Arial" w:hAnsi="Arial" w:cs="Arial"/>
                            <w:sz w:val="14"/>
                            <w:szCs w:val="14"/>
                          </w:rPr>
                          <w:t xml:space="preserve"> Subclonal Populations. </w:t>
                        </w:r>
                        <w:r>
                          <w:rPr>
                            <w:rFonts w:ascii="Arial" w:hAnsi="Arial" w:cs="Arial"/>
                            <w:b w:val="0"/>
                            <w:color w:val="auto"/>
                            <w:sz w:val="14"/>
                            <w:szCs w:val="14"/>
                          </w:rPr>
                          <w:t>N</w:t>
                        </w:r>
                        <w:r w:rsidRPr="004F78CC">
                          <w:rPr>
                            <w:rFonts w:ascii="Arial" w:hAnsi="Arial" w:cs="Arial"/>
                            <w:b w:val="0"/>
                            <w:color w:val="auto"/>
                            <w:sz w:val="14"/>
                            <w:szCs w:val="14"/>
                          </w:rPr>
                          <w:t xml:space="preserve">etwork </w:t>
                        </w:r>
                        <w:r>
                          <w:rPr>
                            <w:rFonts w:ascii="Arial" w:hAnsi="Arial" w:cs="Arial"/>
                            <w:b w:val="0"/>
                            <w:color w:val="auto"/>
                            <w:sz w:val="14"/>
                            <w:szCs w:val="14"/>
                          </w:rPr>
                          <w:t>genes are</w:t>
                        </w:r>
                        <w:r w:rsidRPr="004F78CC">
                          <w:rPr>
                            <w:rFonts w:ascii="Arial" w:hAnsi="Arial" w:cs="Arial"/>
                            <w:b w:val="0"/>
                            <w:color w:val="auto"/>
                            <w:sz w:val="14"/>
                            <w:szCs w:val="14"/>
                          </w:rPr>
                          <w:t xml:space="preserve"> differentially expressed</w:t>
                        </w:r>
                        <w:r>
                          <w:rPr>
                            <w:rFonts w:ascii="Arial" w:hAnsi="Arial" w:cs="Arial"/>
                            <w:b w:val="0"/>
                            <w:color w:val="auto"/>
                            <w:sz w:val="14"/>
                            <w:szCs w:val="14"/>
                          </w:rPr>
                          <w:t xml:space="preserve"> among subclonal population according to </w:t>
                        </w:r>
                        <w:r w:rsidRPr="00CD4B13">
                          <w:rPr>
                            <w:rFonts w:ascii="Arial" w:hAnsi="Arial" w:cs="Arial"/>
                            <w:b w:val="0"/>
                            <w:color w:val="auto"/>
                            <w:sz w:val="14"/>
                            <w:szCs w:val="14"/>
                          </w:rPr>
                          <w:t>preliminary analys</w:t>
                        </w:r>
                        <w:r>
                          <w:rPr>
                            <w:rFonts w:ascii="Arial" w:hAnsi="Arial" w:cs="Arial"/>
                            <w:b w:val="0"/>
                            <w:color w:val="auto"/>
                            <w:sz w:val="14"/>
                            <w:szCs w:val="14"/>
                          </w:rPr>
                          <w:t xml:space="preserve">is of expression from isolated </w:t>
                        </w:r>
                        <w:proofErr w:type="spellStart"/>
                        <w:r w:rsidRPr="004F78CC">
                          <w:rPr>
                            <w:rFonts w:ascii="Arial" w:hAnsi="Arial" w:cs="Arial"/>
                            <w:b w:val="0"/>
                            <w:color w:val="auto"/>
                            <w:sz w:val="14"/>
                            <w:szCs w:val="14"/>
                          </w:rPr>
                          <w:t>sub</w:t>
                        </w:r>
                        <w:r>
                          <w:rPr>
                            <w:rFonts w:ascii="Arial" w:hAnsi="Arial" w:cs="Arial"/>
                            <w:b w:val="0"/>
                            <w:color w:val="auto"/>
                            <w:sz w:val="14"/>
                            <w:szCs w:val="14"/>
                          </w:rPr>
                          <w:t>clones</w:t>
                        </w:r>
                        <w:proofErr w:type="spellEnd"/>
                        <w:r w:rsidRPr="004F78CC">
                          <w:rPr>
                            <w:rFonts w:ascii="Arial" w:hAnsi="Arial" w:cs="Arial"/>
                            <w:b w:val="0"/>
                            <w:color w:val="auto"/>
                            <w:sz w:val="14"/>
                            <w:szCs w:val="14"/>
                          </w:rPr>
                          <w:t xml:space="preserve"> from the bulk </w:t>
                        </w:r>
                        <w:r>
                          <w:rPr>
                            <w:rFonts w:ascii="Arial" w:hAnsi="Arial" w:cs="Arial"/>
                            <w:b w:val="0"/>
                            <w:color w:val="auto"/>
                            <w:sz w:val="14"/>
                            <w:szCs w:val="14"/>
                          </w:rPr>
                          <w:t>TM00099 tumor,</w:t>
                        </w:r>
                        <w:r w:rsidRPr="004F78CC">
                          <w:rPr>
                            <w:rFonts w:ascii="Arial" w:hAnsi="Arial" w:cs="Arial"/>
                            <w:b w:val="0"/>
                            <w:color w:val="auto"/>
                            <w:sz w:val="14"/>
                            <w:szCs w:val="14"/>
                          </w:rPr>
                          <w:t xml:space="preserve"> indicating that the network constructed could represent differences in subclonal populations</w:t>
                        </w:r>
                        <w:r>
                          <w:rPr>
                            <w:rFonts w:ascii="Arial" w:hAnsi="Arial" w:cs="Arial"/>
                            <w:b w:val="0"/>
                            <w:color w:val="auto"/>
                            <w:sz w:val="14"/>
                            <w:szCs w:val="14"/>
                          </w:rPr>
                          <w:t xml:space="preserve">. </w:t>
                        </w:r>
                      </w:p>
                    </w:txbxContent>
                  </v:textbox>
                </v:shape>
                <w10:wrap type="through"/>
              </v:group>
            </w:pict>
          </mc:Fallback>
        </mc:AlternateContent>
      </w:r>
      <w:r w:rsidRPr="0034180A">
        <w:rPr>
          <w:rFonts w:ascii="Arial" w:hAnsi="Arial" w:cs="Arial"/>
          <w:b/>
          <w:i/>
        </w:rPr>
        <w:t xml:space="preserve">In </w:t>
      </w:r>
      <w:proofErr w:type="spellStart"/>
      <w:r w:rsidRPr="0034180A">
        <w:rPr>
          <w:rFonts w:ascii="Arial" w:hAnsi="Arial" w:cs="Arial"/>
          <w:b/>
          <w:i/>
        </w:rPr>
        <w:t>Silico</w:t>
      </w:r>
      <w:proofErr w:type="spellEnd"/>
      <w:r w:rsidRPr="0034180A">
        <w:rPr>
          <w:rFonts w:ascii="Arial" w:hAnsi="Arial" w:cs="Arial"/>
          <w:b/>
        </w:rPr>
        <w:t xml:space="preserve"> Screening on FC1 Set.</w:t>
      </w:r>
      <w:r w:rsidRPr="0034180A">
        <w:rPr>
          <w:rFonts w:ascii="Arial" w:hAnsi="Arial" w:cs="Arial"/>
        </w:rPr>
        <w:t xml:space="preserve"> SFA was performed taking as input our resistance network, the RNA-</w:t>
      </w:r>
      <w:proofErr w:type="spellStart"/>
      <w:r w:rsidRPr="0034180A">
        <w:rPr>
          <w:rFonts w:ascii="Arial" w:hAnsi="Arial" w:cs="Arial"/>
        </w:rPr>
        <w:t>seq</w:t>
      </w:r>
      <w:proofErr w:type="spellEnd"/>
      <w:r w:rsidRPr="0034180A">
        <w:rPr>
          <w:rFonts w:ascii="Arial" w:hAnsi="Arial" w:cs="Arial"/>
        </w:rPr>
        <w:t xml:space="preserve"> normalized expression values of the T2 Resistant sample and a set of perturbations (activations or inhibitions) on FC1. SFA ran until reaching an attractor. A perturbation pattern is deemed successful if, we observe a change in the direction of expression of as many resistance readout nodes from those expression values in the T2 Resistance attractor. After 100,000 simulations, one perturbation pattern was found to successfully change 8 of the readout nodes’ attractor activity. For these 8 genes KRT18, MYB are known cisplatin resistance associated genes[</w:t>
      </w:r>
      <w:r w:rsidRPr="0034180A">
        <w:rPr>
          <w:rFonts w:ascii="Arial" w:hAnsi="Arial" w:cs="Arial"/>
        </w:rPr>
        <w:fldChar w:fldCharType="begin" w:fldLock="1"/>
      </w:r>
      <w:r>
        <w:rPr>
          <w:rFonts w:ascii="Arial" w:hAnsi="Arial" w:cs="Arial"/>
        </w:rPr>
        <w:instrText>ADDIN CSL_CITATION {"citationItems":[{"id":"ITEM-1","itemData":{"DOI":"10.1074/jbc.M112.428920","ISSN":"0021-9258","PMID":"23449973","abstract":"Keratins 8 and 18 (K8/18) are simple epithelial cell-specific intermediate filament proteins. Keratins are essential for tissue integrity and are involved in intracellular signaling pathways that regulate cell response to injuries, cell growth, and death. K8/18 expression is maintained during tumorigenesis; hence, they are used as a diagnostic marker in tumor pathology. In recent years, studies have provided evidence that keratins should be considered not only as markers but also as regulators of cancer cell signaling. The loss of K8/18 expression during epithelial-mesenchymal transition (EMT) is associated with metastasis and chemoresistance. In the present study, we investigated whether K8/18 expression plays an active role in EMT. We show that K8/18 stable knockdown using shRNA increased collective migration and invasiveness of epithelial cancer cells without modulating EMT markers. K8/18-depleted cells showed PI3K/Akt/NF-κB hyperactivation and increased MMP2 and MMP9 expression. K8/18 deletion also increased cisplatin-induced apoptosis. Increased Fas receptor membrane targeting suggests that apoptosis is enhanced via the extrinsic pathway. Interestingly, we identified the tight junction protein claudin1 as a regulator of these processes. This is the first indication that modulation of K8/18 expression can influence the phenotype of epithelial cancer cells at a transcriptional level and supports the hypothesis that keratins play an active role in cancer progression.","author":[{"dropping-particle":"","family":"Fortier","given":"Anne-Marie","non-dropping-particle":"","parse-names":false,"suffix":""},{"dropping-particle":"","family":"Asselin","given":"Eric","non-dropping-particle":"","parse-names":false,"suffix":""},{"dropping-particle":"","family":"Cadrin","given":"Monique","non-dropping-particle":"","parse-names":false,"suffix":""}],"container-title":"Journal of Biological Chemistry","id":"ITEM-1","issue":"16","issued":{"date-parts":[["2013","4","19"]]},"page":"11555-11571","title":"Keratin 8 and 18 Loss in Epithelial Cancer Cells Increases Collective Cell Migration and Cisplatin Sensitivity through Claudin1 Up-regulation","type":"article-journal","volume":"288"},"uris":["http://www.mendeley.com/documents/?uuid=b52dab26-9298-33d6-8fe4-7ff2efbfe824"]},{"id":"ITEM-2","itemData":{"ISSN":"1021-335X","PMID":"11410788","abstract":"Human colon cancer SW480DDP and SW620DDP cells resistant to cisplatin exhibited stronger c-myb gene expression than the parent SW480 and SW620 cells. However, cell growth rates in the cisplatin-resistant cell lines remained similar to those of the parent cells. Antisense oligonucleotides to c-myb inhibited c-myb expression and induced increased sensitivity to cisplatin in SW480DDP and SW620DDP cells, but this did not occur with the control sense oligonucleotides. In contrast, the parent cell lines were not affected by antisense oligonucleotides to c-myb. These results indicate that the c-myb gene in human colon cancer is one of the factors related to cisplatin resistance, and support the need to develop anti-cancer therapeutics based on oncogene-targeted antisense oligonucleotide technology.","author":[{"dropping-particle":"","family":"Funato","given":"T","non-dropping-particle":"","parse-names":false,"suffix":""},{"dropping-particle":"","family":"Satou","given":"J","non-dropping-particle":"","parse-names":false,"suffix":""},{"dropping-particle":"","family":"Kozawa","given":"K","non-dropping-particle":"","parse-names":false,"suffix":""},{"dropping-particle":"","family":"Fujimaki","given":"S","non-dropping-particle":"","parse-names":false,"suffix":""},{"dropping-particle":"","family":"Miura","given":"T","non-dropping-particle":"","parse-names":false,"suffix":""},{"dropping-particle":"","family":"Kaku","given":"M","non-dropping-particle":"","parse-names":false,"suffix":""}],"container-title":"Oncology reports","id":"ITEM-2","issue":"4","issued":{"date-parts":[["0"]]},"page":"807-10","title":"Use of c-myb antisense oligonucleotides to increase the sensitivity of human colon cancer cells to cisplatin.","type":"article-journal","volume":"8"},"uris":["http://www.mendeley.com/documents/?uuid=dbb12c23-867b-36d0-99c9-e948f1aff386"]}],"mendeley":{"formattedCitation":"&lt;sup&gt;58,59&lt;/sup&gt;","plainTextFormattedCitation":"58,59","previouslyFormattedCitation":"&lt;sup&gt;58,59&lt;/sup&gt;"},"properties":{"noteIndex":0},"schema":"https://github.com/citation-style-language/schema/raw/master/csl-citation.json"}</w:instrText>
      </w:r>
      <w:r w:rsidRPr="0034180A">
        <w:rPr>
          <w:rFonts w:ascii="Arial" w:hAnsi="Arial" w:cs="Arial"/>
        </w:rPr>
        <w:fldChar w:fldCharType="separate"/>
      </w:r>
      <w:r w:rsidRPr="0034180A">
        <w:rPr>
          <w:rFonts w:ascii="Arial" w:hAnsi="Arial" w:cs="Arial"/>
          <w:noProof/>
        </w:rPr>
        <w:t>58,59</w:t>
      </w:r>
      <w:r w:rsidRPr="0034180A">
        <w:rPr>
          <w:rFonts w:ascii="Arial" w:hAnsi="Arial" w:cs="Arial"/>
        </w:rPr>
        <w:fldChar w:fldCharType="end"/>
      </w:r>
      <w:r w:rsidRPr="0034180A">
        <w:rPr>
          <w:rFonts w:ascii="Arial" w:hAnsi="Arial" w:cs="Arial"/>
        </w:rPr>
        <w:t>]. Additionally, ARRB1 is a known cisplatin sensitive gene[</w:t>
      </w:r>
      <w:r w:rsidRPr="0034180A">
        <w:rPr>
          <w:rFonts w:ascii="Arial" w:hAnsi="Arial" w:cs="Arial"/>
        </w:rPr>
        <w:fldChar w:fldCharType="begin" w:fldLock="1"/>
      </w:r>
      <w:r>
        <w:rPr>
          <w:rFonts w:ascii="Arial" w:hAnsi="Arial" w:cs="Arial"/>
        </w:rPr>
        <w:instrText>ADDIN CSL_CITATION {"citationItems":[{"id":"ITEM-1","itemData":{"DOI":"10.3892/or.2016.5337","ISSN":"1791-2431","PMID":"28035404","abstract":"ARRB1 (also known as β-arrestin-1) serves as a multifunctional adaptor contributing to the regulation of signaling pathways. ARRB1 may be involved in DNA damage accumulation; however the underlying mechanism involved is unclear. In the present study, non-small cell lung cancer (NSCLC) cell lines (H520 and SK-MES-1) were transfected with ARRB1 plasmids or small interfering ribonucleic acid (siRNA) and received treatment with DNA-damaging agents (cisplatin and etoposide). A mouse xenograft model was used to assess the impact of ARRB1 on the efficacy of cisplatin in vivo. A total of 30 surgically resected NSCLC patients were recruited for the present study and qRT-PCR was performed to determine the mRNA levels in cancer tissues compared with para-carcinoma tissues. Our data showed that DNA damage was abrogated in the ARRB1</w:instrText>
      </w:r>
      <w:r>
        <w:rPr>
          <w:rFonts w:ascii="Cambria Math" w:hAnsi="Cambria Math" w:cs="Cambria Math"/>
        </w:rPr>
        <w:instrText>‑</w:instrText>
      </w:r>
      <w:r>
        <w:rPr>
          <w:rFonts w:ascii="Arial" w:hAnsi="Arial" w:cs="Arial"/>
        </w:rPr>
        <w:instrText>knockdown cells and enhanced in the ARRB1-overexpressing cells. ATR and Chk1 were more activated in the ARRB1-overexpressing cells compared to the ARRB1-knockdown cells, followed by increased H2AX phosphorylation. DNA damage and apoptosis were increased in the ARRB1-overexpressing cells treated with cisplatin. These data provided strong evidence that ARRB1 contributes to the response of NSCLC to DNA-damaging agents and is essential for DNA damage response (DDR). ARRB1 may enhance the efficacy of DNA-damaging agents in NSCLC.","author":[{"dropping-particle":"","family":"Shen","given":"Hongchang","non-dropping-particle":"","parse-names":false,"suffix":""},{"dropping-particle":"","family":"Wang","given":"Liguang","non-dropping-particle":"","parse-names":false,"suffix":""},{"dropping-particle":"","family":"Zhang","given":"Jiangang","non-dropping-particle":"","parse-names":false,"suffix":""},{"dropping-particle":"","family":"Dong","given":"Wei","non-dropping-particle":"","parse-names":false,"suffix":""},{"dropping-particle":"","family":"Zhang","given":"Tiehong","non-dropping-particle":"","parse-names":false,"suffix":""},{"dropping-particle":"","family":"Ni","given":"Yang","non-dropping-particle":"","parse-names":false,"suffix":""},{"dropping-particle":"","family":"Cao","given":"Hongxin","non-dropping-particle":"","parse-names":false,"suffix":""},{"dropping-particle":"","family":"Wang","given":"Kai","non-dropping-particle":"","parse-names":false,"suffix":""},{"dropping-particle":"","family":"Li","given":"Yun","non-dropping-particle":"","parse-names":false,"suffix":""},{"dropping-particle":"","family":"Wang","given":"Yibing","non-dropping-particle":"","parse-names":false,"suffix":""},{"dropping-particle":"","family":"Du","given":"Jiajun","non-dropping-particle":"","parse-names":false,"suffix":""}],"container-title":"Oncology reports","id":"ITEM-1","issue":"2","issued":{"date-parts":[["2017","2"]]},"page":"761-767","title":"ARRB1 enhances the chemosensitivity of lung cancer through the mediation of DNA damage response.","type":"article-journal","volume":"37"},"uris":["http://www.mendeley.com/documents/?uuid=455e9bd6-1f4b-38b5-8d69-18aa33b421fd"]}],"mendeley":{"formattedCitation":"&lt;sup&gt;60&lt;/sup&gt;","plainTextFormattedCitation":"60","previouslyFormattedCitation":"&lt;sup&gt;60&lt;/sup&gt;"},"properties":{"noteIndex":0},"schema":"https://github.com/citation-style-language/schema/raw/master/csl-citation.json"}</w:instrText>
      </w:r>
      <w:r w:rsidRPr="0034180A">
        <w:rPr>
          <w:rFonts w:ascii="Arial" w:hAnsi="Arial" w:cs="Arial"/>
        </w:rPr>
        <w:fldChar w:fldCharType="separate"/>
      </w:r>
      <w:r w:rsidRPr="0034180A">
        <w:rPr>
          <w:rFonts w:ascii="Arial" w:hAnsi="Arial" w:cs="Arial"/>
          <w:noProof/>
        </w:rPr>
        <w:t>60</w:t>
      </w:r>
      <w:r w:rsidRPr="0034180A">
        <w:rPr>
          <w:rFonts w:ascii="Arial" w:hAnsi="Arial" w:cs="Arial"/>
        </w:rPr>
        <w:fldChar w:fldCharType="end"/>
      </w:r>
      <w:r w:rsidRPr="0034180A">
        <w:rPr>
          <w:rFonts w:ascii="Arial" w:hAnsi="Arial" w:cs="Arial"/>
        </w:rPr>
        <w:t>]. The direction of activity change agrees with the literature on the gene’s role is cisplatin resistance/sensitivity for ARRB1 and MYB. KIT has been cited as a candidate for oncogene addiction in gastrointestinal stromal tumors, and MYB an oncogene addiction target in leukemia[</w:t>
      </w:r>
      <w:r w:rsidRPr="0034180A">
        <w:rPr>
          <w:rFonts w:ascii="Arial" w:hAnsi="Arial" w:cs="Arial"/>
        </w:rPr>
        <w:fldChar w:fldCharType="begin" w:fldLock="1"/>
      </w:r>
      <w:r>
        <w:rPr>
          <w:rFonts w:ascii="Arial" w:hAnsi="Arial" w:cs="Arial"/>
        </w:rPr>
        <w:instrText>ADDIN CSL_CITATION {"citationItems":[{"id":"ITEM-1","itemData":{"DOI":"10.1016/J.CRITREVONC.2015.08.004","ISSN":"1040-8428","abstract":"The effectiveness of targeted therapies is currently limited, as almost all patients eventually acquire resistance within year/year and a half from therapy initiation and a small subset of a patients fail to respond at all, demonstrating intrinsic resistance. The aim of this review was to determine the potential common features and differences between the mechanisms of intrinsic and acquired resistance to targeted therapies by analyzing established resistance-generating alterations for ten FDA-approved targeted drugs. The frequency of alterations underlying intrinsic and acquired resistance shows distinctive pattern, where dominant mechanisms of intrinsic resistance include aberrations of signals downstream or upstream of the targeted protein and dominant mechanisms of acquired resistance refer to lesions in the target itself or alterations of signals at target-level that can mimic or compensate for target function. It appears that during the evolution of acquired resistance, the tumor cell is inclined to preserve the same oncogene addiction on a targeted protein it had prior to drug administration. On the other hand, intrinsic resistance develops early in tumorogenesis and is based on randomly selected mutated signals between targeted and non-targeted signaling pathways, leading to the acquisition of cancer hallmarks. In general, there is an overlap between the mechanisms of intrinsic and acquired resistance, but the occurrence frequency and distribution of alterations underlying intrinsic and acquired resistance to targeted therapies are significantly different. Focus should be placed on different group of genes in pursuing predictive markers for intrinsic and acquired resistance to targeted therapies.","author":[{"dropping-particle":"","family":"Asić","given":"Ksenija","non-dropping-particle":"","parse-names":false,"suffix":""}],"container-title":"Critical Reviews in Oncology/Hematology","id":"ITEM-1","issued":{"date-parts":[["2016","1","1"]]},"page":"178-196","publisher":"Elsevier","title":"Dominant mechanisms of primary resistance differ from dominant mechanisms of secondary resistance to targeted therapies","type":"article-journal","volume":"97"},"uris":["http://www.mendeley.com/documents/?uuid=bf8dbd2a-1d84-33ff-8ef3-5abf10fecb54"]},{"id":"ITEM-2","itemData":{"DOI":"10.1101/gad.17269211","ISSN":"0890-9369","PMID":"21828272","abstract":"Although human cancers have complex genotypes and are genomically unstable, they often remain dependent on the continued presence of single-driver mutations-a phenomenon dubbed \"oncogene addiction.\" Such dependencies have been demonstrated in mouse models, where conditional expression systems have revealed that oncogenes able to initiate cancer are often required for tumor maintenance and progression, thus validating the pathways they control as therapeutic targets. Here, we implement an integrative approach that combines genetically defined mouse models, transcriptional profiling, and a novel inducible RNAi platform to characterize cellular programs that underlie addiction to MLL-AF9-a fusion oncoprotein involved in aggressive forms of acute myeloid leukemia (AML). We show that MLL-AF9 contributes to leukemia maintenance by enforcing a Myb-coordinated program of aberrant self-renewal involving genes linked to leukemia stem cell potential and poor prognosis in human AML. Accordingly, partial and transient Myb suppression precisely phenocopies MLL-AF9 withdrawal and eradicates aggressive AML in vivo without preventing normal myelopoiesis, indicating that strategies to inhibit Myb-dependent aberrant self-renewal programs hold promise as effective and cancer-specific therapeutics. Together, our results identify Myb as a critical mediator of oncogene addiction in AML, delineate relevant Myb target genes that are amenable to pharmacologic inhibition, and establish a general approach for dissecting oncogene addiction in vivo.","author":[{"dropping-particle":"","family":"Zuber","given":"J.","non-dropping-particle":"","parse-names":false,"suffix":""},{"dropping-particle":"","family":"Rappaport","given":"A. R.","non-dropping-particle":"","parse-names":false,"suffix":""},{"dropping-particle":"","family":"Luo","given":"W.","non-dropping-particle":"","parse-names":false,"suffix":""},{"dropping-particle":"","family":"Wang","given":"E.","non-dropping-particle":"","parse-names":false,"suffix":""},{"dropping-particle":"","family":"Chen","given":"C.","non-dropping-particle":"","parse-names":false,"suffix":""},{"dropping-particle":"V.","family":"Vaseva","given":"A.","non-dropping-particle":"","parse-names":false,"suffix":""},{"dropping-particle":"","family":"Shi","given":"J.","non-dropping-particle":"","parse-names":false,"suffix":""},{"dropping-particle":"","family":"Weissmueller","given":"S.","non-dropping-particle":"","parse-names":false,"suffix":""},{"dropping-particle":"","family":"Fellman","given":"C.","non-dropping-particle":"","parse-names":false,"suffix":""},{"dropping-particle":"","family":"Taylor","given":"M. J.","non-dropping-particle":"","parse-names":false,"suffix":""},{"dropping-particle":"","family":"Weissenboeck","given":"M.","non-dropping-particle":"","parse-names":false,"suffix":""},{"dropping-particle":"","family":"Graeber","given":"T. G.","non-dropping-particle":"","parse-names":false,"suffix":""},{"dropping-particle":"","family":"Kogan","given":"S. C.","non-dropping-particle":"","parse-names":false,"suffix":""},{"dropping-particle":"","family":"Vakoc","given":"C. R.","non-dropping-particle":"","parse-names":false,"suffix":""},{"dropping-particle":"","family":"Lowe","given":"S. W.","non-dropping-particle":"","parse-names":false,"suffix":""},{"dropping-particle":"","family":"Lowe","given":"Scott W","non-dropping-particle":"","parse-names":false,"suffix":""}],"container-title":"Genes &amp; Development","id":"ITEM-2","issue":"15","issued":{"date-parts":[["2011","8","1"]]},"page":"1628-1640","title":"An integrated approach to dissecting oncogene addiction implicates a Myb-coordinated self-renewal program as essential for leukemia maintenance","type":"article-journal","volume":"25"},"uris":["http://www.mendeley.com/documents/?uuid=c620023c-81f6-3310-bca7-94aa7904b4e6"]}],"mendeley":{"formattedCitation":"&lt;sup&gt;61,62&lt;/sup&gt;","plainTextFormattedCitation":"61,62","previouslyFormattedCitation":"&lt;sup&gt;61,62&lt;/sup&gt;"},"properties":{"noteIndex":0},"schema":"https://github.com/citation-style-language/schema/raw/master/csl-citation.json"}</w:instrText>
      </w:r>
      <w:r w:rsidRPr="0034180A">
        <w:rPr>
          <w:rFonts w:ascii="Arial" w:hAnsi="Arial" w:cs="Arial"/>
        </w:rPr>
        <w:fldChar w:fldCharType="separate"/>
      </w:r>
      <w:r w:rsidRPr="0034180A">
        <w:rPr>
          <w:rFonts w:ascii="Arial" w:hAnsi="Arial" w:cs="Arial"/>
          <w:noProof/>
        </w:rPr>
        <w:t>61,62</w:t>
      </w:r>
      <w:r w:rsidRPr="0034180A">
        <w:rPr>
          <w:rFonts w:ascii="Arial" w:hAnsi="Arial" w:cs="Arial"/>
        </w:rPr>
        <w:fldChar w:fldCharType="end"/>
      </w:r>
      <w:r w:rsidRPr="0034180A">
        <w:rPr>
          <w:rFonts w:ascii="Arial" w:hAnsi="Arial" w:cs="Arial"/>
        </w:rPr>
        <w:t>] neither are known oncogene addiction genes in TNBC.</w:t>
      </w:r>
    </w:p>
    <w:p w:rsidR="00EC7CC9" w:rsidRDefault="00EC7CC9">
      <w:bookmarkStart w:id="0" w:name="_GoBack"/>
      <w:bookmarkEnd w:id="0"/>
    </w:p>
    <w:sectPr w:rsidR="00EC7CC9" w:rsidSect="00AA365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658"/>
    <w:rsid w:val="00AA3658"/>
    <w:rsid w:val="00EC7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0F80B59-CD65-47DE-ADD0-0BA1C18AA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AA3658"/>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rPr>
  </w:style>
  <w:style w:type="paragraph" w:styleId="Caption">
    <w:name w:val="caption"/>
    <w:basedOn w:val="Normal"/>
    <w:next w:val="Normal"/>
    <w:uiPriority w:val="35"/>
    <w:unhideWhenUsed/>
    <w:qFormat/>
    <w:rsid w:val="00AA3658"/>
    <w:pPr>
      <w:spacing w:after="200" w:line="240" w:lineRule="auto"/>
    </w:pPr>
    <w:rPr>
      <w:rFonts w:ascii="Times New Roman" w:eastAsia="Times New Roman" w:hAnsi="Times New Roman" w:cs="Times New Roman"/>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245</Words>
  <Characters>58400</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UConn Health</Company>
  <LinksUpToDate>false</LinksUpToDate>
  <CharactersWithSpaces>6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azzi,Lauren</dc:creator>
  <cp:keywords/>
  <dc:description/>
  <cp:lastModifiedBy>Marazzi,Lauren</cp:lastModifiedBy>
  <cp:revision>1</cp:revision>
  <dcterms:created xsi:type="dcterms:W3CDTF">2019-06-07T19:58:00Z</dcterms:created>
  <dcterms:modified xsi:type="dcterms:W3CDTF">2019-06-07T19:59:00Z</dcterms:modified>
</cp:coreProperties>
</file>